
<file path=[Content_Types].xml><?xml version="1.0" encoding="utf-8"?>
<Types xmlns="http://schemas.openxmlformats.org/package/2006/content-types">
  <Default Extension="glb" ContentType="model/gltf.binary"/>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9DBF8" w14:textId="02A50C25" w:rsidR="003756A6" w:rsidRDefault="003756A6" w:rsidP="003756A6">
      <w:pPr>
        <w:spacing w:before="240" w:after="240" w:line="240" w:lineRule="auto"/>
        <w:jc w:val="center"/>
        <w:rPr>
          <w:rFonts w:ascii="Times New Roman" w:eastAsia="Times New Roman" w:hAnsi="Times New Roman" w:cs="Times New Roman"/>
          <w:b/>
          <w:bCs/>
          <w:color w:val="000000"/>
          <w:sz w:val="24"/>
          <w:szCs w:val="24"/>
          <w:lang w:val="en-IN" w:eastAsia="en-IN"/>
        </w:rPr>
      </w:pPr>
      <w:r w:rsidRPr="003756A6">
        <w:rPr>
          <w:rFonts w:ascii="Times New Roman" w:eastAsia="Times New Roman" w:hAnsi="Times New Roman" w:cs="Times New Roman"/>
          <w:b/>
          <w:bCs/>
          <w:color w:val="000000"/>
          <w:sz w:val="24"/>
          <w:szCs w:val="24"/>
          <w:lang w:val="en-IN" w:eastAsia="en-IN"/>
        </w:rPr>
        <w:t>Biosensor for tissue engineering: Bio-analytical tool in Therapeutics</w:t>
      </w:r>
    </w:p>
    <w:p w14:paraId="05A82FDF" w14:textId="4D9A1059" w:rsidR="003767CA" w:rsidRPr="003767CA" w:rsidRDefault="003767CA" w:rsidP="003767CA">
      <w:pPr>
        <w:spacing w:before="240" w:after="240" w:line="360" w:lineRule="auto"/>
        <w:jc w:val="center"/>
        <w:rPr>
          <w:rFonts w:ascii="Times New Roman" w:eastAsia="Times New Roman" w:hAnsi="Times New Roman" w:cs="Times New Roman"/>
          <w:b/>
          <w:sz w:val="24"/>
          <w:szCs w:val="24"/>
          <w:vertAlign w:val="superscript"/>
        </w:rPr>
      </w:pPr>
      <w:r w:rsidRPr="002C767F">
        <w:rPr>
          <w:rFonts w:ascii="Times New Roman" w:eastAsia="Times New Roman" w:hAnsi="Times New Roman" w:cs="Times New Roman"/>
          <w:b/>
          <w:sz w:val="24"/>
          <w:szCs w:val="24"/>
        </w:rPr>
        <w:t xml:space="preserve">, Dr. </w:t>
      </w:r>
      <w:proofErr w:type="spellStart"/>
      <w:r w:rsidRPr="002C767F">
        <w:rPr>
          <w:rFonts w:ascii="Times New Roman" w:eastAsia="Times New Roman" w:hAnsi="Times New Roman" w:cs="Times New Roman"/>
          <w:b/>
          <w:sz w:val="24"/>
          <w:szCs w:val="24"/>
        </w:rPr>
        <w:t>Harjinderpal</w:t>
      </w:r>
      <w:proofErr w:type="spellEnd"/>
      <w:r w:rsidRPr="002C767F">
        <w:rPr>
          <w:rFonts w:ascii="Times New Roman" w:eastAsia="Times New Roman" w:hAnsi="Times New Roman" w:cs="Times New Roman"/>
          <w:b/>
          <w:sz w:val="24"/>
          <w:szCs w:val="24"/>
        </w:rPr>
        <w:t xml:space="preserve"> Singh Kalsi</w:t>
      </w:r>
      <w:r>
        <w:rPr>
          <w:rFonts w:ascii="Times New Roman" w:eastAsia="Times New Roman" w:hAnsi="Times New Roman" w:cs="Times New Roman"/>
          <w:b/>
          <w:sz w:val="24"/>
          <w:szCs w:val="24"/>
          <w:vertAlign w:val="superscript"/>
        </w:rPr>
        <w:t>1</w:t>
      </w:r>
      <w:r w:rsidRPr="002C767F">
        <w:rPr>
          <w:rFonts w:ascii="Times New Roman" w:eastAsia="Times New Roman" w:hAnsi="Times New Roman" w:cs="Times New Roman"/>
          <w:b/>
          <w:sz w:val="24"/>
          <w:szCs w:val="24"/>
        </w:rPr>
        <w:t>,</w:t>
      </w:r>
      <w:r w:rsidRPr="002C767F">
        <w:rPr>
          <w:rFonts w:ascii="Times New Roman" w:eastAsia="Times New Roman" w:hAnsi="Times New Roman" w:cs="Times New Roman"/>
          <w:b/>
          <w:sz w:val="24"/>
          <w:szCs w:val="24"/>
          <w:vertAlign w:val="superscript"/>
        </w:rPr>
        <w:t xml:space="preserve"> </w:t>
      </w:r>
      <w:r w:rsidRPr="002C767F">
        <w:rPr>
          <w:rFonts w:ascii="Times New Roman" w:eastAsia="Times New Roman" w:hAnsi="Times New Roman" w:cs="Times New Roman"/>
          <w:b/>
          <w:sz w:val="24"/>
          <w:szCs w:val="24"/>
        </w:rPr>
        <w:t>Dr. Gaganjyot Kaur</w:t>
      </w:r>
      <w:r>
        <w:rPr>
          <w:rFonts w:ascii="Times New Roman" w:eastAsia="Times New Roman" w:hAnsi="Times New Roman" w:cs="Times New Roman"/>
          <w:b/>
          <w:sz w:val="24"/>
          <w:szCs w:val="24"/>
          <w:vertAlign w:val="superscript"/>
        </w:rPr>
        <w:t>2</w:t>
      </w:r>
    </w:p>
    <w:p w14:paraId="20412CFE" w14:textId="7653ABF4"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1.</w:t>
      </w:r>
      <w:r w:rsidRPr="003767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partment of Physi</w:t>
      </w:r>
      <w:r w:rsidR="000C058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2C767F">
        <w:rPr>
          <w:rFonts w:ascii="Times New Roman" w:eastAsia="Times New Roman" w:hAnsi="Times New Roman" w:cs="Times New Roman"/>
          <w:sz w:val="24"/>
          <w:szCs w:val="24"/>
        </w:rPr>
        <w:t>Guru Nanak Khalsa college Art, science, and commerce Autonomous, Matunga, Mumbai 400019</w:t>
      </w:r>
      <w:r w:rsidR="0037183A">
        <w:rPr>
          <w:rFonts w:ascii="Times New Roman" w:eastAsia="Times New Roman" w:hAnsi="Times New Roman" w:cs="Times New Roman"/>
          <w:sz w:val="24"/>
          <w:szCs w:val="24"/>
        </w:rPr>
        <w:t>, India</w:t>
      </w:r>
      <w:r w:rsidRPr="002C767F">
        <w:rPr>
          <w:rFonts w:ascii="Times New Roman" w:eastAsia="Times New Roman" w:hAnsi="Times New Roman" w:cs="Times New Roman"/>
          <w:sz w:val="24"/>
          <w:szCs w:val="24"/>
        </w:rPr>
        <w:t xml:space="preserve">. </w:t>
      </w:r>
    </w:p>
    <w:p w14:paraId="7F67E1D7" w14:textId="13CC16C0"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2. Guru Nanak Institute for Research and development, Guru Nanak Khalsa college of Art, Science and Commerce Autonomous, Mumbai</w:t>
      </w:r>
      <w:r w:rsidR="0037183A">
        <w:rPr>
          <w:rFonts w:ascii="Times New Roman" w:eastAsia="Times New Roman" w:hAnsi="Times New Roman" w:cs="Times New Roman"/>
          <w:sz w:val="24"/>
          <w:szCs w:val="24"/>
        </w:rPr>
        <w:t>- 400019,</w:t>
      </w:r>
      <w:r w:rsidRPr="002C767F">
        <w:rPr>
          <w:rFonts w:ascii="Times New Roman" w:eastAsia="Times New Roman" w:hAnsi="Times New Roman" w:cs="Times New Roman"/>
          <w:sz w:val="24"/>
          <w:szCs w:val="24"/>
        </w:rPr>
        <w:t xml:space="preserve"> India</w:t>
      </w:r>
    </w:p>
    <w:p w14:paraId="10CF8EDB" w14:textId="7BA64065" w:rsidR="003767CA" w:rsidRPr="003767CA" w:rsidRDefault="003767CA" w:rsidP="003767CA">
      <w:pPr>
        <w:spacing w:before="240" w:after="240" w:line="240" w:lineRule="auto"/>
        <w:rPr>
          <w:rFonts w:ascii="Times New Roman" w:eastAsia="Times New Roman" w:hAnsi="Times New Roman" w:cs="Times New Roman"/>
          <w:b/>
          <w:bCs/>
          <w:sz w:val="24"/>
          <w:szCs w:val="24"/>
          <w:lang w:val="en-IN" w:eastAsia="en-IN"/>
        </w:rPr>
      </w:pPr>
      <w:r w:rsidRPr="003767CA">
        <w:rPr>
          <w:rFonts w:ascii="Times New Roman" w:eastAsia="Times New Roman" w:hAnsi="Times New Roman" w:cs="Times New Roman"/>
          <w:b/>
          <w:bCs/>
          <w:sz w:val="24"/>
          <w:szCs w:val="24"/>
          <w:lang w:val="en-IN" w:eastAsia="en-IN"/>
        </w:rPr>
        <w:t>Abstract:</w:t>
      </w:r>
    </w:p>
    <w:p w14:paraId="4C28993A" w14:textId="2B84676E" w:rsidR="003756A6" w:rsidRPr="003756A6" w:rsidRDefault="003756A6" w:rsidP="003756A6">
      <w:pPr>
        <w:spacing w:before="240" w:after="240" w:line="240" w:lineRule="auto"/>
        <w:jc w:val="both"/>
        <w:rPr>
          <w:rFonts w:ascii="Times New Roman" w:eastAsia="Times New Roman" w:hAnsi="Times New Roman" w:cs="Times New Roman"/>
          <w:sz w:val="24"/>
          <w:szCs w:val="24"/>
          <w:lang w:val="en-IN" w:eastAsia="en-IN"/>
        </w:rPr>
      </w:pPr>
      <w:r w:rsidRPr="003756A6">
        <w:rPr>
          <w:rFonts w:ascii="Times New Roman" w:eastAsia="Times New Roman" w:hAnsi="Times New Roman" w:cs="Times New Roman"/>
          <w:color w:val="000000"/>
          <w:sz w:val="24"/>
          <w:szCs w:val="24"/>
          <w:lang w:val="en-IN" w:eastAsia="en-IN"/>
        </w:rPr>
        <w:t xml:space="preserve">In recent years biosensors have gained attention in medicine, </w:t>
      </w:r>
      <w:r w:rsidR="0037183A" w:rsidRPr="003756A6">
        <w:rPr>
          <w:rFonts w:ascii="Times New Roman" w:eastAsia="Times New Roman" w:hAnsi="Times New Roman" w:cs="Times New Roman"/>
          <w:color w:val="000000"/>
          <w:sz w:val="24"/>
          <w:szCs w:val="24"/>
          <w:lang w:val="en-IN" w:eastAsia="en-IN"/>
        </w:rPr>
        <w:t>nanotechnology,</w:t>
      </w:r>
      <w:r w:rsidRPr="003756A6">
        <w:rPr>
          <w:rFonts w:ascii="Times New Roman" w:eastAsia="Times New Roman" w:hAnsi="Times New Roman" w:cs="Times New Roman"/>
          <w:color w:val="000000"/>
          <w:sz w:val="24"/>
          <w:szCs w:val="24"/>
          <w:lang w:val="en-IN" w:eastAsia="en-IN"/>
        </w:rPr>
        <w:t xml:space="preserve"> and tissue engineering (TE) in addition to other fields that include food, beverages, environmental and agricultural applications. TE and regenerative medicine have presented tremendous potential for the development of engineered tissue constructs that help restore the damaged functions of diseased or damaged tissue and organs. Biosensors have become an integral part of TE systems specially microfluidic tissue engineering models as they can sense specific biological molecules within the miniaturized tissue constructs in real-time, at very low concentration levels, through ultrasensitive optical, electrochemical, or acoustic sensing systems. In recent protocols for TE we face the challenges of incapability to control/ monitor cellular functions and various properties (biological, mechanical, electrochemical and others) which has increased the demand and led to the development of more sensitive nano and carbon based biosensors. Based on recent advances in this domain the chapter aims to explain the basic biosensor models that are being used in tissue engineering. Concepts of nano-biosensor, bringing a new boon to this tool by combining biological signal and therapeutic delivery systems for </w:t>
      </w:r>
      <w:r w:rsidRPr="003756A6">
        <w:rPr>
          <w:rFonts w:ascii="Times New Roman" w:eastAsia="Times New Roman" w:hAnsi="Times New Roman" w:cs="Times New Roman"/>
          <w:i/>
          <w:iCs/>
          <w:color w:val="000000"/>
          <w:sz w:val="24"/>
          <w:szCs w:val="24"/>
          <w:lang w:val="en-IN" w:eastAsia="en-IN"/>
        </w:rPr>
        <w:t>in-vivo</w:t>
      </w:r>
      <w:r w:rsidRPr="003756A6">
        <w:rPr>
          <w:rFonts w:ascii="Times New Roman" w:eastAsia="Times New Roman" w:hAnsi="Times New Roman" w:cs="Times New Roman"/>
          <w:color w:val="000000"/>
          <w:sz w:val="24"/>
          <w:szCs w:val="24"/>
          <w:lang w:val="en-IN" w:eastAsia="en-IN"/>
        </w:rPr>
        <w:t xml:space="preserve"> screening and treatment.  Through this chapter we focus on the new trends which have been developed for increasing specificity and sensitivity of biosensors including carbon-nanotubes (CNTs), quantum dots (</w:t>
      </w:r>
      <w:proofErr w:type="spellStart"/>
      <w:r w:rsidRPr="003756A6">
        <w:rPr>
          <w:rFonts w:ascii="Times New Roman" w:eastAsia="Times New Roman" w:hAnsi="Times New Roman" w:cs="Times New Roman"/>
          <w:color w:val="000000"/>
          <w:sz w:val="24"/>
          <w:szCs w:val="24"/>
          <w:lang w:val="en-IN" w:eastAsia="en-IN"/>
        </w:rPr>
        <w:t>QDo</w:t>
      </w:r>
      <w:proofErr w:type="spellEnd"/>
      <w:r w:rsidRPr="003756A6">
        <w:rPr>
          <w:rFonts w:ascii="Times New Roman" w:eastAsia="Times New Roman" w:hAnsi="Times New Roman" w:cs="Times New Roman"/>
          <w:color w:val="000000"/>
          <w:sz w:val="24"/>
          <w:szCs w:val="24"/>
          <w:lang w:val="en-IN" w:eastAsia="en-IN"/>
        </w:rPr>
        <w:t>), graphene oxide biosensor, Micro and Nano electromechanical system  MEMS/NEMS.</w:t>
      </w:r>
      <w:r w:rsidRPr="003756A6">
        <w:rPr>
          <w:rFonts w:ascii="Arial" w:eastAsia="Times New Roman" w:hAnsi="Arial" w:cs="Arial"/>
          <w:color w:val="000000"/>
          <w:lang w:val="en-IN" w:eastAsia="en-IN"/>
        </w:rPr>
        <w:t xml:space="preserve">  </w:t>
      </w:r>
      <w:r w:rsidRPr="003756A6">
        <w:rPr>
          <w:rFonts w:ascii="Times New Roman" w:eastAsia="Times New Roman" w:hAnsi="Times New Roman" w:cs="Times New Roman"/>
          <w:color w:val="000000"/>
          <w:sz w:val="24"/>
          <w:szCs w:val="24"/>
          <w:lang w:val="en-IN" w:eastAsia="en-IN"/>
        </w:rPr>
        <w:t>Carbon nanotubes (CNTs) provide support for immobilization of biological molecules at their superficial surface and combine electrochemical characteristics properties which make them suited for the transduction of biological signals associated with the recognition of biomolecules in disorder. The binding, conducting properties of gold, metallic nanoparticles (GNPs, SNPs) and metal oxides provide antimicrobial properties. The fluorescence properties of quantum dots have made them very useful in TE applications. </w:t>
      </w:r>
    </w:p>
    <w:p w14:paraId="6878EE92" w14:textId="4C8B21A2" w:rsidR="003756A6" w:rsidRDefault="003756A6" w:rsidP="003756A6">
      <w:pPr>
        <w:ind w:left="720" w:hanging="360"/>
        <w:jc w:val="both"/>
      </w:pPr>
      <w:r w:rsidRPr="003756A6">
        <w:rPr>
          <w:rFonts w:ascii="Times New Roman" w:eastAsia="Times New Roman" w:hAnsi="Times New Roman" w:cs="Times New Roman"/>
          <w:b/>
          <w:bCs/>
          <w:color w:val="000000"/>
          <w:sz w:val="24"/>
          <w:szCs w:val="24"/>
          <w:lang w:val="en-IN" w:eastAsia="en-IN"/>
        </w:rPr>
        <w:t>Key words:</w:t>
      </w:r>
      <w:r w:rsidRPr="003756A6">
        <w:rPr>
          <w:rFonts w:ascii="Times New Roman" w:eastAsia="Times New Roman" w:hAnsi="Times New Roman" w:cs="Times New Roman"/>
          <w:color w:val="000000"/>
          <w:sz w:val="24"/>
          <w:szCs w:val="24"/>
          <w:lang w:val="en-IN" w:eastAsia="en-IN"/>
        </w:rPr>
        <w:t xml:space="preserve"> Tissue engineering, </w:t>
      </w:r>
      <w:proofErr w:type="spellStart"/>
      <w:r w:rsidRPr="003756A6">
        <w:rPr>
          <w:rFonts w:ascii="Times New Roman" w:eastAsia="Times New Roman" w:hAnsi="Times New Roman" w:cs="Times New Roman"/>
          <w:color w:val="000000"/>
          <w:sz w:val="24"/>
          <w:szCs w:val="24"/>
          <w:lang w:val="en-IN" w:eastAsia="en-IN"/>
        </w:rPr>
        <w:t>Nanobiosensor</w:t>
      </w:r>
      <w:proofErr w:type="spellEnd"/>
      <w:r w:rsidRPr="003756A6">
        <w:rPr>
          <w:rFonts w:ascii="Times New Roman" w:eastAsia="Times New Roman" w:hAnsi="Times New Roman" w:cs="Times New Roman"/>
          <w:color w:val="000000"/>
          <w:sz w:val="24"/>
          <w:szCs w:val="24"/>
          <w:lang w:val="en-IN" w:eastAsia="en-IN"/>
        </w:rPr>
        <w:t xml:space="preserve">, </w:t>
      </w:r>
      <w:proofErr w:type="spellStart"/>
      <w:r w:rsidRPr="003756A6">
        <w:rPr>
          <w:rFonts w:ascii="Times New Roman" w:eastAsia="Times New Roman" w:hAnsi="Times New Roman" w:cs="Times New Roman"/>
          <w:color w:val="000000"/>
          <w:sz w:val="24"/>
          <w:szCs w:val="24"/>
          <w:lang w:val="en-IN" w:eastAsia="en-IN"/>
        </w:rPr>
        <w:t>carbonnantubes</w:t>
      </w:r>
      <w:proofErr w:type="spellEnd"/>
      <w:r w:rsidRPr="003756A6">
        <w:rPr>
          <w:rFonts w:ascii="Times New Roman" w:eastAsia="Times New Roman" w:hAnsi="Times New Roman" w:cs="Times New Roman"/>
          <w:color w:val="000000"/>
          <w:sz w:val="24"/>
          <w:szCs w:val="24"/>
          <w:lang w:val="en-IN" w:eastAsia="en-IN"/>
        </w:rPr>
        <w:t>, quantum dots.</w:t>
      </w:r>
    </w:p>
    <w:p w14:paraId="33D1651B" w14:textId="340152C9" w:rsidR="003756A6" w:rsidRDefault="003756A6" w:rsidP="003756A6">
      <w:pPr>
        <w:pStyle w:val="ListParagraph"/>
        <w:jc w:val="both"/>
        <w:rPr>
          <w:rFonts w:ascii="Times New Roman" w:hAnsi="Times New Roman" w:cs="Times New Roman"/>
          <w:b/>
          <w:bCs/>
          <w:color w:val="000000"/>
          <w:sz w:val="24"/>
          <w:szCs w:val="24"/>
        </w:rPr>
      </w:pPr>
    </w:p>
    <w:p w14:paraId="31D1B8AB" w14:textId="55A6552E" w:rsidR="003767CA" w:rsidRDefault="003767CA" w:rsidP="003756A6">
      <w:pPr>
        <w:pStyle w:val="ListParagraph"/>
        <w:jc w:val="both"/>
        <w:rPr>
          <w:rFonts w:ascii="Times New Roman" w:hAnsi="Times New Roman" w:cs="Times New Roman"/>
          <w:b/>
          <w:bCs/>
          <w:color w:val="000000"/>
          <w:sz w:val="24"/>
          <w:szCs w:val="24"/>
        </w:rPr>
      </w:pPr>
    </w:p>
    <w:p w14:paraId="691EB67A" w14:textId="5A4B4E52" w:rsidR="003767CA" w:rsidRDefault="003767CA" w:rsidP="003756A6">
      <w:pPr>
        <w:pStyle w:val="ListParagraph"/>
        <w:jc w:val="both"/>
        <w:rPr>
          <w:rFonts w:ascii="Times New Roman" w:hAnsi="Times New Roman" w:cs="Times New Roman"/>
          <w:b/>
          <w:bCs/>
          <w:color w:val="000000"/>
          <w:sz w:val="24"/>
          <w:szCs w:val="24"/>
        </w:rPr>
      </w:pPr>
    </w:p>
    <w:p w14:paraId="16087E20" w14:textId="5EDB5F66" w:rsidR="003767CA" w:rsidRDefault="003767CA" w:rsidP="003756A6">
      <w:pPr>
        <w:pStyle w:val="ListParagraph"/>
        <w:jc w:val="both"/>
        <w:rPr>
          <w:rFonts w:ascii="Times New Roman" w:hAnsi="Times New Roman" w:cs="Times New Roman"/>
          <w:b/>
          <w:bCs/>
          <w:color w:val="000000"/>
          <w:sz w:val="24"/>
          <w:szCs w:val="24"/>
        </w:rPr>
      </w:pPr>
    </w:p>
    <w:p w14:paraId="20E7BABA" w14:textId="77777777" w:rsidR="003767CA" w:rsidRDefault="003767CA" w:rsidP="003756A6">
      <w:pPr>
        <w:pStyle w:val="ListParagraph"/>
        <w:jc w:val="both"/>
        <w:rPr>
          <w:rFonts w:ascii="Times New Roman" w:hAnsi="Times New Roman" w:cs="Times New Roman"/>
          <w:b/>
          <w:bCs/>
          <w:color w:val="000000"/>
          <w:sz w:val="24"/>
          <w:szCs w:val="24"/>
        </w:rPr>
      </w:pPr>
    </w:p>
    <w:p w14:paraId="1012E017" w14:textId="77777777" w:rsidR="003756A6" w:rsidRDefault="003756A6" w:rsidP="003756A6">
      <w:pPr>
        <w:pStyle w:val="ListParagraph"/>
        <w:jc w:val="both"/>
        <w:rPr>
          <w:rFonts w:ascii="Times New Roman" w:hAnsi="Times New Roman" w:cs="Times New Roman"/>
          <w:b/>
          <w:bCs/>
          <w:color w:val="000000"/>
          <w:sz w:val="24"/>
          <w:szCs w:val="24"/>
        </w:rPr>
      </w:pPr>
    </w:p>
    <w:p w14:paraId="45D517EC" w14:textId="3CDB2AE3" w:rsidR="003756A6" w:rsidRDefault="00103B2C" w:rsidP="00103B2C">
      <w:pPr>
        <w:pStyle w:val="ListParagraph"/>
        <w:numPr>
          <w:ilvl w:val="0"/>
          <w:numId w:val="6"/>
        </w:numPr>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Introduction to Biosensor and Tissue Engineering </w:t>
      </w:r>
    </w:p>
    <w:p w14:paraId="3F0909FA" w14:textId="5D54F417" w:rsidR="00103B2C" w:rsidRPr="00816649" w:rsidRDefault="00816649" w:rsidP="00816649">
      <w:pPr>
        <w:jc w:val="both"/>
        <w:rPr>
          <w:rFonts w:ascii="Times New Roman" w:hAnsi="Times New Roman" w:cs="Times New Roman"/>
          <w:color w:val="000000"/>
          <w:sz w:val="24"/>
          <w:szCs w:val="24"/>
        </w:rPr>
      </w:pPr>
      <w:r w:rsidRPr="00816649">
        <w:rPr>
          <w:rFonts w:ascii="Times New Roman" w:hAnsi="Times New Roman" w:cs="Times New Roman"/>
          <w:color w:val="000000"/>
          <w:sz w:val="24"/>
          <w:szCs w:val="24"/>
        </w:rPr>
        <w:t>Engineering and sensing technology, which also covers biology, chemistry, and physics, now have a competitive edge thanks to biosensors. In essence, biosensors are made up of biological samples that serve as receptors, transducers, and detectors for the chemical, electrical, and optical changes that occur within them and are then turned into detectable signals. [1] The area of tissue engineering is extremely fascinating and multifaceted, and it plays a crucial part in fusing the philosophies of alternative materials to either replace damaged tissue or encourage endogenous regeneration. The first selective and specific biosensor was created by Clark and Lyons in 1962. They created a biosensor called a glucose sensor to assess blood glucose levels using the glucose oxidase enzyme, which also corresponded with blood glucose levels.</w:t>
      </w:r>
      <w:r w:rsidR="0000284E" w:rsidRPr="00816649">
        <w:rPr>
          <w:rFonts w:ascii="Times New Roman" w:hAnsi="Times New Roman" w:cs="Times New Roman"/>
        </w:rPr>
        <w:fldChar w:fldCharType="begin" w:fldLock="1"/>
      </w:r>
      <w:r w:rsidR="0000284E" w:rsidRPr="00816649">
        <w:rPr>
          <w:rFonts w:ascii="Times New Roman" w:hAnsi="Times New Roman" w:cs="Times New Roman"/>
        </w:rPr>
        <w:instrText>ADDIN CSL_CITATION {"citationItems":[{"id":"ITEM-1","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1","issue":"8","issued":{"date-parts":[["2013"]]},"page":"3184-3196","title":"Biosensors: Sense and sensibility","type":"article-journal","volume":"42"},"uris":["http://www.mendeley.com/documents/?uuid=cd4148ab-061d-42b6-bb58-605587f307b6"]}],"mendeley":{"formattedCitation":"[2]","plainTextFormattedCitation":"[2]"},"properties":{"noteIndex":0},"schema":"https://github.com/citation-style-language/schema/raw/master/csl-citation.json"}</w:instrText>
      </w:r>
      <w:r w:rsidR="0000284E" w:rsidRPr="00816649">
        <w:rPr>
          <w:rFonts w:ascii="Times New Roman" w:hAnsi="Times New Roman" w:cs="Times New Roman"/>
        </w:rPr>
        <w:fldChar w:fldCharType="separate"/>
      </w:r>
      <w:r w:rsidR="0000284E" w:rsidRPr="00816649">
        <w:rPr>
          <w:rFonts w:ascii="Times New Roman" w:hAnsi="Times New Roman" w:cs="Times New Roman"/>
          <w:noProof/>
        </w:rPr>
        <w:t>[2]</w:t>
      </w:r>
      <w:r w:rsidR="0000284E" w:rsidRPr="00816649">
        <w:rPr>
          <w:rFonts w:ascii="Times New Roman" w:hAnsi="Times New Roman" w:cs="Times New Roman"/>
        </w:rPr>
        <w:fldChar w:fldCharType="end"/>
      </w:r>
      <w:r w:rsidR="00DD20E0" w:rsidRPr="00816649">
        <w:rPr>
          <w:rFonts w:ascii="Times New Roman" w:hAnsi="Times New Roman" w:cs="Times New Roman"/>
        </w:rPr>
        <w:t>.</w:t>
      </w:r>
      <w:r w:rsidR="00A30D85" w:rsidRPr="00816649">
        <w:rPr>
          <w:rFonts w:ascii="Times New Roman" w:hAnsi="Times New Roman" w:cs="Times New Roman"/>
        </w:rPr>
        <w:t xml:space="preserve"> </w:t>
      </w:r>
      <w:r w:rsidR="00E535D7" w:rsidRPr="00816649">
        <w:rPr>
          <w:rFonts w:ascii="Times New Roman" w:hAnsi="Times New Roman" w:cs="Times New Roman"/>
          <w:color w:val="000000"/>
          <w:sz w:val="24"/>
          <w:szCs w:val="24"/>
        </w:rPr>
        <w:t xml:space="preserve">The tissue engineering </w:t>
      </w:r>
      <w:r w:rsidR="003B0896" w:rsidRPr="00816649">
        <w:rPr>
          <w:rFonts w:ascii="Times New Roman" w:hAnsi="Times New Roman" w:cs="Times New Roman"/>
          <w:color w:val="000000"/>
          <w:sz w:val="24"/>
          <w:szCs w:val="24"/>
        </w:rPr>
        <w:t>has become</w:t>
      </w:r>
      <w:r w:rsidR="00E535D7" w:rsidRPr="00816649">
        <w:rPr>
          <w:rFonts w:ascii="Times New Roman" w:hAnsi="Times New Roman" w:cs="Times New Roman"/>
          <w:color w:val="000000"/>
          <w:sz w:val="24"/>
          <w:szCs w:val="24"/>
        </w:rPr>
        <w:t xml:space="preserve"> major technology in the medical era to overcome the limitations of </w:t>
      </w:r>
      <w:r w:rsidR="003B0896" w:rsidRPr="00816649">
        <w:rPr>
          <w:rFonts w:ascii="Times New Roman" w:hAnsi="Times New Roman" w:cs="Times New Roman"/>
          <w:color w:val="000000"/>
          <w:sz w:val="24"/>
          <w:szCs w:val="24"/>
        </w:rPr>
        <w:t xml:space="preserve">graft and organ rejection, </w:t>
      </w:r>
      <w:r w:rsidR="00E535D7" w:rsidRPr="00816649">
        <w:rPr>
          <w:rFonts w:ascii="Times New Roman" w:hAnsi="Times New Roman" w:cs="Times New Roman"/>
          <w:color w:val="000000"/>
          <w:sz w:val="24"/>
          <w:szCs w:val="24"/>
        </w:rPr>
        <w:t>transplantation</w:t>
      </w:r>
      <w:r w:rsidR="003B0896" w:rsidRPr="00816649">
        <w:rPr>
          <w:rFonts w:ascii="Times New Roman" w:hAnsi="Times New Roman" w:cs="Times New Roman"/>
          <w:color w:val="000000"/>
          <w:sz w:val="24"/>
          <w:szCs w:val="24"/>
        </w:rPr>
        <w:t xml:space="preserve"> and repair of functional tissue</w:t>
      </w:r>
      <w:r w:rsidR="00E535D7" w:rsidRPr="00816649">
        <w:rPr>
          <w:rFonts w:ascii="Times New Roman" w:hAnsi="Times New Roman" w:cs="Times New Roman"/>
          <w:color w:val="000000"/>
          <w:sz w:val="24"/>
          <w:szCs w:val="24"/>
        </w:rPr>
        <w:t xml:space="preserve"> and the specificities in the site of regeneration</w:t>
      </w:r>
      <w:r w:rsidR="0000284E" w:rsidRPr="00816649">
        <w:rPr>
          <w:rFonts w:ascii="Times New Roman" w:hAnsi="Times New Roman" w:cs="Times New Roman"/>
          <w:color w:val="000000"/>
          <w:sz w:val="24"/>
          <w:szCs w:val="24"/>
        </w:rPr>
        <w:t xml:space="preserve">. </w:t>
      </w:r>
      <w:r w:rsidR="003B0896" w:rsidRPr="00816649">
        <w:rPr>
          <w:rFonts w:ascii="Times New Roman" w:hAnsi="Times New Roman" w:cs="Times New Roman"/>
          <w:color w:val="000000"/>
          <w:sz w:val="24"/>
          <w:szCs w:val="24"/>
        </w:rPr>
        <w:t>The receptors in biosensor are of biological</w:t>
      </w:r>
      <w:r w:rsidR="00103B2C" w:rsidRPr="00816649">
        <w:rPr>
          <w:rFonts w:ascii="Times New Roman" w:hAnsi="Times New Roman" w:cs="Times New Roman"/>
          <w:color w:val="000000"/>
          <w:sz w:val="24"/>
          <w:szCs w:val="24"/>
        </w:rPr>
        <w:t xml:space="preserve"> elements such as </w:t>
      </w:r>
      <w:r w:rsidR="009D1882" w:rsidRPr="00816649">
        <w:rPr>
          <w:rFonts w:ascii="Times New Roman" w:hAnsi="Times New Roman" w:cs="Times New Roman"/>
          <w:color w:val="000000"/>
          <w:sz w:val="24"/>
          <w:szCs w:val="24"/>
        </w:rPr>
        <w:t>DNA, protein, RNA</w:t>
      </w:r>
      <w:r w:rsidR="00103B2C" w:rsidRPr="00816649">
        <w:rPr>
          <w:rFonts w:ascii="Times New Roman" w:hAnsi="Times New Roman" w:cs="Times New Roman"/>
          <w:color w:val="000000"/>
          <w:sz w:val="24"/>
          <w:szCs w:val="24"/>
        </w:rPr>
        <w:t xml:space="preserve"> metaboli</w:t>
      </w:r>
      <w:r w:rsidR="009D1882" w:rsidRPr="00816649">
        <w:rPr>
          <w:rFonts w:ascii="Times New Roman" w:hAnsi="Times New Roman" w:cs="Times New Roman"/>
          <w:color w:val="000000"/>
          <w:sz w:val="24"/>
          <w:szCs w:val="24"/>
        </w:rPr>
        <w:t>tes, whole cell organelles or cells</w:t>
      </w:r>
      <w:r w:rsidR="00103B2C" w:rsidRPr="00816649">
        <w:rPr>
          <w:rFonts w:ascii="Times New Roman" w:hAnsi="Times New Roman" w:cs="Times New Roman"/>
          <w:color w:val="000000"/>
          <w:sz w:val="24"/>
          <w:szCs w:val="24"/>
        </w:rPr>
        <w:t xml:space="preserve"> and transducers like electrochemical, optical, piezoelectric, acoustics and calorimetric.</w:t>
      </w:r>
      <w:r w:rsidR="00103B2C" w:rsidRPr="00816649">
        <w:rPr>
          <w:rFonts w:ascii="Times New Roman" w:hAnsi="Times New Roman" w:cs="Times New Roman"/>
        </w:rPr>
        <w:t xml:space="preserve"> </w:t>
      </w:r>
      <w:r w:rsidR="00103B2C" w:rsidRPr="00816649">
        <w:rPr>
          <w:rFonts w:ascii="Times New Roman" w:hAnsi="Times New Roman" w:cs="Times New Roman"/>
          <w:color w:val="000000"/>
          <w:sz w:val="24"/>
          <w:szCs w:val="24"/>
        </w:rPr>
        <w:t xml:space="preserve">Medically, biosensors are </w:t>
      </w:r>
      <w:r w:rsidR="009D1882" w:rsidRPr="00816649">
        <w:rPr>
          <w:rFonts w:ascii="Times New Roman" w:hAnsi="Times New Roman" w:cs="Times New Roman"/>
          <w:color w:val="000000"/>
          <w:sz w:val="24"/>
          <w:szCs w:val="24"/>
        </w:rPr>
        <w:t>intended for analysis of diseases in more prices and accurate for detecting pathogens toxins and tumor</w:t>
      </w:r>
      <w:r w:rsidR="00103B2C" w:rsidRPr="00816649">
        <w:rPr>
          <w:rFonts w:ascii="Times New Roman" w:hAnsi="Times New Roman" w:cs="Times New Roman"/>
          <w:color w:val="000000"/>
          <w:sz w:val="24"/>
          <w:szCs w:val="24"/>
        </w:rPr>
        <w:t xml:space="preserve"> and biomarkers to identify the onset of various disorders at an initial stage. </w:t>
      </w:r>
      <w:r w:rsidR="00DD20E0" w:rsidRPr="00816649">
        <w:rPr>
          <w:rFonts w:ascii="Times New Roman" w:hAnsi="Times New Roman" w:cs="Times New Roman"/>
          <w:color w:val="000000"/>
          <w:sz w:val="24"/>
          <w:szCs w:val="24"/>
        </w:rPr>
        <w:t>Biosensors have shown the tremendous potential in the field of tissue engineering.</w:t>
      </w:r>
      <w:r w:rsidRPr="00816649">
        <w:t xml:space="preserve"> </w:t>
      </w:r>
      <w:r w:rsidRPr="00816649">
        <w:rPr>
          <w:rFonts w:ascii="Times New Roman" w:hAnsi="Times New Roman" w:cs="Times New Roman"/>
          <w:color w:val="000000"/>
          <w:sz w:val="24"/>
          <w:szCs w:val="24"/>
        </w:rPr>
        <w:t xml:space="preserve">In the medical period, tissue engineering has developed into a prominent technology to get beyond the issues with graft and organ rejection, transplantation, functional tissue repair, and site-specific regeneration. Biosensors use transducers like electrochemical, optical, piezoelectric, acoustic, and calorimetric devices as their receptors, which can be biological materials like DNA, protein, RNA metabolites, complete cell organelles, or cells. In the medical field, biosensors are designed to </w:t>
      </w:r>
      <w:proofErr w:type="spellStart"/>
      <w:r w:rsidRPr="00816649">
        <w:rPr>
          <w:rFonts w:ascii="Times New Roman" w:hAnsi="Times New Roman" w:cs="Times New Roman"/>
          <w:color w:val="000000"/>
          <w:sz w:val="24"/>
          <w:szCs w:val="24"/>
        </w:rPr>
        <w:t>analyse</w:t>
      </w:r>
      <w:proofErr w:type="spellEnd"/>
      <w:r w:rsidRPr="00816649">
        <w:rPr>
          <w:rFonts w:ascii="Times New Roman" w:hAnsi="Times New Roman" w:cs="Times New Roman"/>
          <w:color w:val="000000"/>
          <w:sz w:val="24"/>
          <w:szCs w:val="24"/>
        </w:rPr>
        <w:t xml:space="preserve"> diseases more cheaply and accurately by seeing viruses, poisons, </w:t>
      </w:r>
      <w:proofErr w:type="spellStart"/>
      <w:r w:rsidRPr="00816649">
        <w:rPr>
          <w:rFonts w:ascii="Times New Roman" w:hAnsi="Times New Roman" w:cs="Times New Roman"/>
          <w:color w:val="000000"/>
          <w:sz w:val="24"/>
          <w:szCs w:val="24"/>
        </w:rPr>
        <w:t>tumours</w:t>
      </w:r>
      <w:proofErr w:type="spellEnd"/>
      <w:r w:rsidRPr="00816649">
        <w:rPr>
          <w:rFonts w:ascii="Times New Roman" w:hAnsi="Times New Roman" w:cs="Times New Roman"/>
          <w:color w:val="000000"/>
          <w:sz w:val="24"/>
          <w:szCs w:val="24"/>
        </w:rPr>
        <w:t xml:space="preserve">, and biomarkers to spot the start of different conditions at an early stage. Tissue engineering has a </w:t>
      </w:r>
      <w:proofErr w:type="spellStart"/>
      <w:r w:rsidRPr="00816649">
        <w:rPr>
          <w:rFonts w:ascii="Times New Roman" w:hAnsi="Times New Roman" w:cs="Times New Roman"/>
          <w:color w:val="000000"/>
          <w:sz w:val="24"/>
          <w:szCs w:val="24"/>
        </w:rPr>
        <w:t>tonne</w:t>
      </w:r>
      <w:proofErr w:type="spellEnd"/>
      <w:r w:rsidRPr="00816649">
        <w:rPr>
          <w:rFonts w:ascii="Times New Roman" w:hAnsi="Times New Roman" w:cs="Times New Roman"/>
          <w:color w:val="000000"/>
          <w:sz w:val="24"/>
          <w:szCs w:val="24"/>
        </w:rPr>
        <w:t xml:space="preserve"> of promise, as demonstrated by biosensors.</w:t>
      </w:r>
    </w:p>
    <w:p w14:paraId="7334C1E8" w14:textId="77777777" w:rsidR="003756A6" w:rsidRDefault="003756A6" w:rsidP="003756A6">
      <w:pPr>
        <w:pStyle w:val="ListParagraph"/>
        <w:jc w:val="both"/>
        <w:rPr>
          <w:rFonts w:ascii="Times New Roman" w:hAnsi="Times New Roman" w:cs="Times New Roman"/>
          <w:b/>
          <w:bCs/>
          <w:color w:val="000000"/>
          <w:sz w:val="24"/>
          <w:szCs w:val="24"/>
        </w:rPr>
      </w:pPr>
    </w:p>
    <w:p w14:paraId="7899C271" w14:textId="77777777" w:rsidR="003756A6" w:rsidRDefault="003756A6" w:rsidP="003756A6">
      <w:pPr>
        <w:pStyle w:val="ListParagraph"/>
        <w:jc w:val="both"/>
        <w:rPr>
          <w:rFonts w:ascii="Times New Roman" w:hAnsi="Times New Roman" w:cs="Times New Roman"/>
          <w:b/>
          <w:bCs/>
          <w:color w:val="000000"/>
          <w:sz w:val="24"/>
          <w:szCs w:val="24"/>
        </w:rPr>
      </w:pPr>
    </w:p>
    <w:p w14:paraId="4F74D03F" w14:textId="49FFE24F" w:rsidR="009F49E0" w:rsidRPr="003756A6" w:rsidRDefault="00984BF5" w:rsidP="00103B2C">
      <w:pPr>
        <w:pStyle w:val="ListParagraph"/>
        <w:numPr>
          <w:ilvl w:val="0"/>
          <w:numId w:val="4"/>
        </w:numPr>
        <w:jc w:val="both"/>
        <w:rPr>
          <w:rFonts w:ascii="Times New Roman" w:hAnsi="Times New Roman" w:cs="Times New Roman"/>
          <w:b/>
          <w:bCs/>
          <w:color w:val="000000"/>
          <w:sz w:val="24"/>
          <w:szCs w:val="24"/>
        </w:rPr>
      </w:pPr>
      <w:r w:rsidRPr="003756A6">
        <w:rPr>
          <w:rFonts w:ascii="Times New Roman" w:hAnsi="Times New Roman" w:cs="Times New Roman"/>
          <w:b/>
          <w:bCs/>
          <w:color w:val="000000"/>
          <w:sz w:val="24"/>
          <w:szCs w:val="24"/>
        </w:rPr>
        <w:t>Basic Approach to Nano</w:t>
      </w:r>
      <w:r w:rsidR="004D0F94" w:rsidRPr="003756A6">
        <w:rPr>
          <w:rFonts w:ascii="Times New Roman" w:hAnsi="Times New Roman" w:cs="Times New Roman"/>
          <w:b/>
          <w:bCs/>
          <w:color w:val="000000"/>
          <w:sz w:val="24"/>
          <w:szCs w:val="24"/>
        </w:rPr>
        <w:t>-</w:t>
      </w:r>
      <w:r w:rsidRPr="003756A6">
        <w:rPr>
          <w:rFonts w:ascii="Times New Roman" w:hAnsi="Times New Roman" w:cs="Times New Roman"/>
          <w:b/>
          <w:bCs/>
          <w:color w:val="000000"/>
          <w:sz w:val="24"/>
          <w:szCs w:val="24"/>
        </w:rPr>
        <w:t>Biosensor: background and concepts</w:t>
      </w:r>
    </w:p>
    <w:p w14:paraId="4F65E630" w14:textId="165E430F" w:rsidR="00324A08" w:rsidRPr="00294FF8" w:rsidRDefault="00984BF5" w:rsidP="00A7411D">
      <w:pPr>
        <w:pStyle w:val="NormalWeb"/>
        <w:jc w:val="both"/>
      </w:pPr>
      <w:r w:rsidRPr="00294FF8">
        <w:t xml:space="preserve">Nanotechnology offers a unique solution to the detection of biomolecules in biosensors. The nanofiber sensors have a much higher </w:t>
      </w:r>
      <w:r w:rsidR="0042398B" w:rsidRPr="00294FF8">
        <w:t>surface-area-to-volume</w:t>
      </w:r>
      <w:r w:rsidRPr="00294FF8">
        <w:t xml:space="preserve"> ratio than their </w:t>
      </w:r>
      <w:r w:rsidR="004E001D">
        <w:t>macro-scale</w:t>
      </w:r>
      <w:r w:rsidRPr="00294FF8">
        <w:t xml:space="preserve"> counterparts and can be easily integrated into other devices such as lab-on-a-chip systems.</w:t>
      </w:r>
      <w:r w:rsidR="00294FF8"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294FF8" w:rsidRPr="00294FF8">
        <w:fldChar w:fldCharType="separate"/>
      </w:r>
      <w:r w:rsidR="0000284E" w:rsidRPr="0000284E">
        <w:rPr>
          <w:noProof/>
        </w:rPr>
        <w:t>[3]</w:t>
      </w:r>
      <w:r w:rsidR="00294FF8" w:rsidRPr="00294FF8">
        <w:fldChar w:fldCharType="end"/>
      </w:r>
      <w:r w:rsidR="00294FF8" w:rsidRPr="00294FF8">
        <w:t xml:space="preserve"> </w:t>
      </w:r>
      <w:proofErr w:type="spellStart"/>
      <w:r w:rsidR="00294FF8" w:rsidRPr="00294FF8">
        <w:t>Nanobiosensor</w:t>
      </w:r>
      <w:proofErr w:type="spellEnd"/>
      <w:r w:rsidR="00294FF8" w:rsidRPr="00294FF8">
        <w:t xml:space="preserve"> is a source for the analysis of biological agents such as antibodies, nucleic acids, bacteria, and metabolites. Its purpose is to bind biomolecules of interest to bioreceptors, and to regulate the physiochemical signal associated with binding. Later, the transducer captures and converts the physiochemical signal into an electrical signal.</w:t>
      </w:r>
      <w:r w:rsidRPr="00294FF8">
        <w:t xml:space="preserve"> </w:t>
      </w:r>
      <w:r w:rsidR="00EE4BF8">
        <w:t>By</w:t>
      </w:r>
      <w:r w:rsidR="0009578F" w:rsidRPr="00294FF8">
        <w:t xml:space="preserve"> </w:t>
      </w:r>
      <w:r w:rsidR="00324A08" w:rsidRPr="00294FF8">
        <w:t>definition</w:t>
      </w:r>
      <w:r w:rsidR="0009578F" w:rsidRPr="00294FF8">
        <w:t xml:space="preserve"> “</w:t>
      </w:r>
      <w:proofErr w:type="spellStart"/>
      <w:r w:rsidR="0009578F" w:rsidRPr="00294FF8">
        <w:t>Nanobiosensors</w:t>
      </w:r>
      <w:proofErr w:type="spellEnd"/>
      <w:r w:rsidR="0009578F" w:rsidRPr="00294FF8">
        <w:t xml:space="preserve"> are devices that measure a biochemical or biological event using any electronic, optical, or magnetic technology through a compact probe”</w:t>
      </w:r>
      <w:r w:rsidR="00DE16B3">
        <w:t>(fig 1)</w:t>
      </w:r>
      <w:r w:rsidR="0009578F" w:rsidRPr="00294FF8">
        <w:t>.</w:t>
      </w:r>
      <w:r w:rsidR="0009578F" w:rsidRPr="00294FF8">
        <w:fldChar w:fldCharType="begin" w:fldLock="1"/>
      </w:r>
      <w:r w:rsidR="0000284E">
        <w:instrText>ADDIN CSL_CITATION {"citationItems":[{"id":"ITEM-1","itemData":{"DOI":"10.18494/SAM.2016.1270","ISSN":"09144935","abstract":"Rapid and highly sensitive methods for detecting target molecules are required to develop biomarker-based diagnoses that help medication or therapy. Thus, the development of homogeneous sensing methods with high sensitivity can provide the basis for detecting a biomarker in routine diagnostics and on site. Oligonucleotide aptamers, ligands that consist of nucleic acids, have been selected for numerous targets such as proteins and small compounds, and are applicable to biosensing platforms. In particular, attractive features of aptamers enable us to construct valuable sensing methods for clinical uses without the need to use nanomaterials. Recent discoveries of novel signal transducing elements derived from an enzymatic and a fluorescent oligonucleotide also allow for the development of homogeneous aptasensors. In this review, we describe recent progress in the development of aptamer-based biosensors with high sensitivity.","author":[{"dropping-particle":"","family":"Tsukakoshi","given":"Kaori","non-dropping-particle":"","parse-names":false,"suffix":""},{"dropping-particle":"","family":"Ikebukuro","given":"Kazunori","non-dropping-particle":"","parse-names":false,"suffix":""}],"container-title":"Sensors and Materials","id":"ITEM-1","issue":"10","issued":{"date-parts":[["2016"]]},"page":"1083-1089","title":"Sensitive and homogeneous detection system with aptamer-based biosensor","type":"article-journal","volume":"28"},"uris":["http://www.mendeley.com/documents/?uuid=42ac86e2-24f7-491d-91d1-562f9d32ae28"]}],"mendeley":{"formattedCitation":"[5]","plainTextFormattedCitation":"[5]","previouslyFormattedCitation":"[4]"},"properties":{"noteIndex":0},"schema":"https://github.com/citation-style-language/schema/raw/master/csl-citation.json"}</w:instrText>
      </w:r>
      <w:r w:rsidR="0009578F" w:rsidRPr="00294FF8">
        <w:fldChar w:fldCharType="separate"/>
      </w:r>
      <w:r w:rsidR="0000284E" w:rsidRPr="0000284E">
        <w:rPr>
          <w:noProof/>
        </w:rPr>
        <w:t>[5]</w:t>
      </w:r>
      <w:r w:rsidR="0009578F" w:rsidRPr="00294FF8">
        <w:fldChar w:fldCharType="end"/>
      </w:r>
      <w:r w:rsidR="0009578F" w:rsidRPr="00294FF8">
        <w:t xml:space="preserve"> </w:t>
      </w:r>
      <w:r w:rsidRPr="00294FF8">
        <w:t>They also possess electrochemical properties that allow them to manifest biological signaling and transduction mechanisms. These properties make them ideal for use in biosensing.</w:t>
      </w:r>
      <w:r w:rsidRPr="00294FF8">
        <w:fldChar w:fldCharType="begin" w:fldLock="1"/>
      </w:r>
      <w:r w:rsidR="0000284E">
        <w:instrText>ADDIN CSL_CITATION {"citationItems":[{"id":"ITEM-1","itemData":{"DOI":"10.1016/j.cobme.2019.12.005","ISSN":"24684511","abstract":"The science of nanotechnology has revolutionized every field and industrial sector impacting environmental science, transportation, energy, food safety, information technology, and medicine. Nanotechnology in medicine essentially is aimed at providing solutions for disease prevention, diagnosis, and treatment. The evolution of biosensors forms a part of this technological advancement that is recently thriving to understand the highly complex and dynamic biological systems. Although the importance of biosensors was identified as early as in 1962, the amalgamation of the biosensors and nanotechnology has added a new dimension in the field of medicine and tissue engineering. The current review highlights the concepts of nano-biosensors and their relevance in the field of tissue engineering.","author":[{"dropping-particle":"","family":"Solaimuthu","given":"Anbuthiruselvan","non-dropping-particle":"","parse-names":false,"suffix":""},{"dropping-particle":"","family":"Vijayan","given":"Ane Nishitha","non-dropping-particle":"","parse-names":false,"suffix":""},{"dropping-particle":"","family":"Murali","given":"Padmaja","non-dropping-particle":"","parse-names":false,"suffix":""},{"dropping-particle":"","family":"Korrapati","given":"Purna Sai","non-dropping-particle":"","parse-names":false,"suffix":""}],"container-title":"Current Opinion in Biomedical Engineering","id":"ITEM-1","issued":{"date-parts":[["2020"]]},"page":"84-93","publisher":"Elsevier Inc.","title":"Nano-biosensors and their relevance in tissue engineering","type":"article-journal","volume":"13"},"uris":["http://www.mendeley.com/documents/?uuid=08b75170-f1b6-486d-9eeb-c7bde593f5ec"]}],"mendeley":{"formattedCitation":"[6]","plainTextFormattedCitation":"[6]","previouslyFormattedCitation":"[5]"},"properties":{"noteIndex":0},"schema":"https://github.com/citation-style-language/schema/raw/master/csl-citation.json"}</w:instrText>
      </w:r>
      <w:r w:rsidRPr="00294FF8">
        <w:fldChar w:fldCharType="separate"/>
      </w:r>
      <w:r w:rsidR="0000284E" w:rsidRPr="0000284E">
        <w:rPr>
          <w:noProof/>
        </w:rPr>
        <w:t>[6]</w:t>
      </w:r>
      <w:r w:rsidRPr="00294FF8">
        <w:fldChar w:fldCharType="end"/>
      </w:r>
      <w:r w:rsidR="00294FF8" w:rsidRPr="00294FF8">
        <w:t xml:space="preserve"> </w:t>
      </w:r>
      <w:r w:rsidR="0009578F" w:rsidRPr="00294FF8">
        <w:t xml:space="preserve">The </w:t>
      </w:r>
      <w:proofErr w:type="spellStart"/>
      <w:r w:rsidR="0009578F" w:rsidRPr="00294FF8">
        <w:t>nanobiosensor</w:t>
      </w:r>
      <w:proofErr w:type="spellEnd"/>
      <w:r w:rsidR="0009578F" w:rsidRPr="00294FF8">
        <w:t xml:space="preserve"> may be homogen</w:t>
      </w:r>
      <w:r w:rsidR="00294FF8" w:rsidRPr="00294FF8">
        <w:t>e</w:t>
      </w:r>
      <w:r w:rsidR="0009578F" w:rsidRPr="00294FF8">
        <w:t xml:space="preserve">ous or </w:t>
      </w:r>
      <w:r w:rsidR="0042398B" w:rsidRPr="00294FF8">
        <w:t>heterogeneous</w:t>
      </w:r>
      <w:r w:rsidR="0009578F" w:rsidRPr="00294FF8">
        <w:t>, ranging from 1-100nm making them exclusively sensitive in diagnosis.</w:t>
      </w:r>
      <w:r w:rsidR="0009578F" w:rsidRPr="00294FF8">
        <w:fldChar w:fldCharType="begin" w:fldLock="1"/>
      </w:r>
      <w:r w:rsidR="0000284E">
        <w:instrText>ADDIN CSL_CITATION {"citationItems":[{"id":"ITEM-1","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1","issued":{"date-parts":[["2014"]]},"page":"1","title":"Nanobiosensors: the future for diagnosis of disease?","type":"article-journal"},"uris":["http://www.mendeley.com/documents/?uuid=8e5c07dc-9577-4d7b-bc85-6ce37a4c67f7"]}],"mendeley":{"formattedCitation":"[7]","plainTextFormattedCitation":"[7]","previouslyFormattedCitation":"[6]"},"properties":{"noteIndex":0},"schema":"https://github.com/citation-style-language/schema/raw/master/csl-citation.json"}</w:instrText>
      </w:r>
      <w:r w:rsidR="0009578F" w:rsidRPr="00294FF8">
        <w:fldChar w:fldCharType="separate"/>
      </w:r>
      <w:r w:rsidR="0000284E" w:rsidRPr="0000284E">
        <w:rPr>
          <w:noProof/>
        </w:rPr>
        <w:t>[7]</w:t>
      </w:r>
      <w:r w:rsidR="0009578F" w:rsidRPr="00294FF8">
        <w:fldChar w:fldCharType="end"/>
      </w:r>
      <w:r w:rsidR="0009578F" w:rsidRPr="00294FF8">
        <w:t xml:space="preserve"> Most electronic and mechanical properties of some nanomaterials including nanotubes, nanorods, nanowires, </w:t>
      </w:r>
      <w:r w:rsidR="0009578F" w:rsidRPr="00294FF8">
        <w:lastRenderedPageBreak/>
        <w:t>nanoparticles</w:t>
      </w:r>
      <w:r w:rsidR="0042398B" w:rsidRPr="00294FF8">
        <w:t>,</w:t>
      </w:r>
      <w:r w:rsidR="0009578F" w:rsidRPr="00294FF8">
        <w:t xml:space="preserve"> and thin films consisting of crystalline matter are well known and utilized in improving transduction mechanisms and biological signaling.</w:t>
      </w:r>
      <w:r w:rsidR="0009578F" w:rsidRPr="00294FF8">
        <w:fldChar w:fldCharType="begin" w:fldLock="1"/>
      </w:r>
      <w:r w:rsidR="0000284E">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09578F" w:rsidRPr="00294FF8">
        <w:fldChar w:fldCharType="separate"/>
      </w:r>
      <w:r w:rsidR="0000284E" w:rsidRPr="0000284E">
        <w:rPr>
          <w:noProof/>
        </w:rPr>
        <w:t>[4]</w:t>
      </w:r>
      <w:r w:rsidR="0009578F" w:rsidRPr="00294FF8">
        <w:fldChar w:fldCharType="end"/>
      </w:r>
      <w:r w:rsidR="0009578F" w:rsidRPr="00294FF8">
        <w:t>.</w:t>
      </w:r>
      <w:r w:rsidR="007F5FEB" w:rsidRPr="00294FF8">
        <w:t xml:space="preserve"> In the biomedical, nanoparticles are used for controlled drug delivery, imaging of specific sites, probing of DNA structures, identifying biomolecular, gene/drug delivery, photothermal ablation of cells, and, most recently, TE.</w:t>
      </w:r>
      <w:r w:rsidR="007F5FEB" w:rsidRPr="00294FF8">
        <w:fldChar w:fldCharType="begin" w:fldLock="1"/>
      </w:r>
      <w:r w:rsidR="0000284E">
        <w:instrText>ADDIN CSL_CITATION {"citationItems":[{"id":"ITEM-1","itemData":{"DOI":"10.1021/nl102184c","ISSN":"15306984","PMID":"20726522","abstract":"The application of nanotechnology in medicine, referred to as nanomedicine, is offering numerous exciting possibilities in healthcare. Herein, we discuss two important aspects of nanomedicine, drug delivery and tissue engineering, highlighting the advances we have recently experienced, the challenges we are currently facing, and what we are likely to witness in the near future. © 2010 American Chemical Society.","author":[{"dropping-particle":"","family":"Shi","given":"Jinjun","non-dropping-particle":"","parse-names":false,"suffix":""},{"dropping-particle":"","family":"Votruba","given":"Alexander R.","non-dropping-particle":"","parse-names":false,"suffix":""},{"dropping-particle":"","family":"Farokhzad","given":"Omid C.","non-dropping-particle":"","parse-names":false,"suffix":""},{"dropping-particle":"","family":"Langer","given":"Robert","non-dropping-particle":"","parse-names":false,"suffix":""}],"container-title":"Nano Letters","id":"ITEM-1","issue":"9","issued":{"date-parts":[["2010"]]},"page":"3223-3230","title":"Nanotechnology in drug delivery and tissue engineering: From discovery to applications","type":"article-journal","volume":"10"},"uris":["http://www.mendeley.com/documents/?uuid=c6f3fc3d-b982-490f-a224-7927603e4c69"]}],"mendeley":{"formattedCitation":"[8]","plainTextFormattedCitation":"[8]","previouslyFormattedCitation":"[7]"},"properties":{"noteIndex":0},"schema":"https://github.com/citation-style-language/schema/raw/master/csl-citation.json"}</w:instrText>
      </w:r>
      <w:r w:rsidR="007F5FEB" w:rsidRPr="00294FF8">
        <w:fldChar w:fldCharType="separate"/>
      </w:r>
      <w:r w:rsidR="0000284E" w:rsidRPr="0000284E">
        <w:rPr>
          <w:noProof/>
        </w:rPr>
        <w:t>[8]</w:t>
      </w:r>
      <w:r w:rsidR="007F5FEB" w:rsidRPr="00294FF8">
        <w:fldChar w:fldCharType="end"/>
      </w:r>
      <w:r w:rsidR="007F5FEB" w:rsidRPr="00294FF8">
        <w:t>. It has improved the mechanical and biochemical performance for instance gold nanoparticles have properties of conjugation and conductance which have been extensively used, the antimicrobial properties of silver and other metallic/metal oxides nanoparticles, the fluorescence properties of quantum dots, and the unique electromechanical properties of carbon nanotubes (CNTs) have made them very useful in abundant TE applications.</w:t>
      </w:r>
      <w:r w:rsidR="007F5FEB"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7F5FEB" w:rsidRPr="00294FF8">
        <w:fldChar w:fldCharType="separate"/>
      </w:r>
      <w:r w:rsidR="0000284E" w:rsidRPr="0000284E">
        <w:rPr>
          <w:noProof/>
        </w:rPr>
        <w:t>[3]</w:t>
      </w:r>
      <w:r w:rsidR="007F5FEB" w:rsidRPr="00294FF8">
        <w:fldChar w:fldCharType="end"/>
      </w:r>
      <w:r w:rsidR="007F5FEB" w:rsidRPr="00294FF8">
        <w:t xml:space="preserve"> </w:t>
      </w:r>
    </w:p>
    <w:p w14:paraId="133CAF75" w14:textId="77777777" w:rsidR="00351AE6" w:rsidRPr="00294FF8" w:rsidRDefault="00C84708" w:rsidP="00A7411D">
      <w:pPr>
        <w:pStyle w:val="NormalWeb"/>
        <w:jc w:val="both"/>
      </w:pPr>
      <w:r>
        <w:rPr>
          <w:noProof/>
        </w:rPr>
        <mc:AlternateContent>
          <mc:Choice Requires="wpg">
            <w:drawing>
              <wp:anchor distT="0" distB="0" distL="114300" distR="114300" simplePos="0" relativeHeight="251682816" behindDoc="0" locked="0" layoutInCell="1" allowOverlap="1" wp14:anchorId="2A6FFE75" wp14:editId="1247BAA2">
                <wp:simplePos x="0" y="0"/>
                <wp:positionH relativeFrom="column">
                  <wp:posOffset>247650</wp:posOffset>
                </wp:positionH>
                <wp:positionV relativeFrom="paragraph">
                  <wp:posOffset>38735</wp:posOffset>
                </wp:positionV>
                <wp:extent cx="5153026" cy="876300"/>
                <wp:effectExtent l="0" t="38100" r="28575" b="57150"/>
                <wp:wrapNone/>
                <wp:docPr id="8" name="Group 8"/>
                <wp:cNvGraphicFramePr/>
                <a:graphic xmlns:a="http://schemas.openxmlformats.org/drawingml/2006/main">
                  <a:graphicData uri="http://schemas.microsoft.com/office/word/2010/wordprocessingGroup">
                    <wpg:wgp>
                      <wpg:cNvGrpSpPr/>
                      <wpg:grpSpPr>
                        <a:xfrm>
                          <a:off x="0" y="0"/>
                          <a:ext cx="5153026" cy="876300"/>
                          <a:chOff x="0" y="0"/>
                          <a:chExt cx="5153026" cy="876300"/>
                        </a:xfrm>
                      </wpg:grpSpPr>
                      <wpg:grpSp>
                        <wpg:cNvPr id="24" name="Group 24"/>
                        <wpg:cNvGrpSpPr/>
                        <wpg:grpSpPr>
                          <a:xfrm>
                            <a:off x="0" y="0"/>
                            <a:ext cx="5153026" cy="876300"/>
                            <a:chOff x="-1" y="0"/>
                            <a:chExt cx="6419851" cy="1047750"/>
                          </a:xfrm>
                        </wpg:grpSpPr>
                        <wpg:grpSp>
                          <wpg:cNvPr id="20" name="Group 20"/>
                          <wpg:cNvGrpSpPr/>
                          <wpg:grpSpPr>
                            <a:xfrm>
                              <a:off x="-1" y="0"/>
                              <a:ext cx="4781551" cy="1047750"/>
                              <a:chOff x="-1" y="0"/>
                              <a:chExt cx="4781551" cy="1047750"/>
                            </a:xfrm>
                          </wpg:grpSpPr>
                          <wpg:grpSp>
                            <wpg:cNvPr id="19" name="Group 19"/>
                            <wpg:cNvGrpSpPr/>
                            <wpg:grpSpPr>
                              <a:xfrm>
                                <a:off x="-1" y="0"/>
                                <a:ext cx="4781551" cy="1047750"/>
                                <a:chOff x="-1" y="0"/>
                                <a:chExt cx="4781551" cy="1047750"/>
                              </a:xfrm>
                            </wpg:grpSpPr>
                            <wps:wsp>
                              <wps:cNvPr id="13" name="Star: 4 Points 13"/>
                              <wps:cNvSpPr/>
                              <wps:spPr>
                                <a:xfrm>
                                  <a:off x="1285875" y="58102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1" y="0"/>
                                  <a:ext cx="4781551" cy="1047750"/>
                                  <a:chOff x="-1" y="0"/>
                                  <a:chExt cx="4781551" cy="1047750"/>
                                </a:xfrm>
                              </wpg:grpSpPr>
                              <wps:wsp>
                                <wps:cNvPr id="1" name="Sun 1"/>
                                <wps:cNvSpPr/>
                                <wps:spPr>
                                  <a:xfrm>
                                    <a:off x="1228725" y="21907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un 2"/>
                                <wps:cNvSpPr/>
                                <wps:spPr>
                                  <a:xfrm>
                                    <a:off x="314325" y="5715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un 3"/>
                                <wps:cNvSpPr/>
                                <wps:spPr>
                                  <a:xfrm>
                                    <a:off x="466725" y="7239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un 4"/>
                                <wps:cNvSpPr/>
                                <wps:spPr>
                                  <a:xfrm>
                                    <a:off x="714375" y="58102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Alternate Process 5"/>
                                <wps:cNvSpPr/>
                                <wps:spPr>
                                  <a:xfrm>
                                    <a:off x="1571625" y="257175"/>
                                    <a:ext cx="1228725" cy="523875"/>
                                  </a:xfrm>
                                  <a:prstGeom prst="flowChartAlternateProcess">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ar: 4 Points 6"/>
                                <wps:cNvSpPr/>
                                <wps:spPr>
                                  <a:xfrm>
                                    <a:off x="1314450" y="1428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ar: 4 Points 10"/>
                                <wps:cNvSpPr/>
                                <wps:spPr>
                                  <a:xfrm>
                                    <a:off x="2181225" y="3810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ar: 4 Points 11"/>
                                <wps:cNvSpPr/>
                                <wps:spPr>
                                  <a:xfrm>
                                    <a:off x="1704975" y="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ar: 4 Points 12"/>
                                <wps:cNvSpPr/>
                                <wps:spPr>
                                  <a:xfrm>
                                    <a:off x="1685925" y="7143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 y="257175"/>
                                    <a:ext cx="1032397" cy="257175"/>
                                  </a:xfrm>
                                  <a:prstGeom prst="rect">
                                    <a:avLst/>
                                  </a:prstGeom>
                                  <a:solidFill>
                                    <a:srgbClr val="FFFFFF"/>
                                  </a:solidFill>
                                  <a:ln w="9525">
                                    <a:solidFill>
                                      <a:srgbClr val="000000"/>
                                    </a:solidFill>
                                    <a:miter lim="800000"/>
                                    <a:headEnd/>
                                    <a:tailEnd/>
                                  </a:ln>
                                </wps:spPr>
                                <wps:txbx>
                                  <w:txbxContent>
                                    <w:p w14:paraId="232CC665" w14:textId="77777777" w:rsidR="00D73922" w:rsidRPr="00D73922" w:rsidRDefault="00D73922">
                                      <w:pPr>
                                        <w:rPr>
                                          <w:sz w:val="18"/>
                                        </w:rPr>
                                      </w:pPr>
                                      <w:r w:rsidRPr="00D73922">
                                        <w:rPr>
                                          <w:sz w:val="18"/>
                                        </w:rPr>
                                        <w:t xml:space="preserve">Biomolecules </w:t>
                                      </w:r>
                                    </w:p>
                                  </w:txbxContent>
                                </wps:txbx>
                                <wps:bodyPr rot="0" vert="horz" wrap="square" lIns="91440" tIns="45720" rIns="91440" bIns="45720" anchor="t" anchorCtr="0">
                                  <a:noAutofit/>
                                </wps:bodyPr>
                              </wps:wsp>
                              <wps:wsp>
                                <wps:cNvPr id="15" name="Arrow: Notched Right 15"/>
                                <wps:cNvSpPr/>
                                <wps:spPr>
                                  <a:xfrm>
                                    <a:off x="2971800" y="523875"/>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Isosceles Triangle 16"/>
                                <wps:cNvSpPr/>
                                <wps:spPr>
                                  <a:xfrm>
                                    <a:off x="3676650" y="9525"/>
                                    <a:ext cx="1104900" cy="89535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Text Box 2"/>
                              <wps:cNvSpPr txBox="1">
                                <a:spLocks noChangeArrowheads="1"/>
                              </wps:cNvSpPr>
                              <wps:spPr bwMode="auto">
                                <a:xfrm>
                                  <a:off x="3829050" y="638175"/>
                                  <a:ext cx="923925" cy="247650"/>
                                </a:xfrm>
                                <a:prstGeom prst="rect">
                                  <a:avLst/>
                                </a:prstGeom>
                                <a:noFill/>
                                <a:ln w="9525">
                                  <a:noFill/>
                                  <a:miter lim="800000"/>
                                  <a:headEnd/>
                                  <a:tailEnd/>
                                </a:ln>
                              </wps:spPr>
                              <wps:txbx>
                                <w:txbxContent>
                                  <w:p w14:paraId="7F7CB26E" w14:textId="77777777" w:rsidR="00D73922" w:rsidRDefault="00D73922">
                                    <w:r w:rsidRPr="00D73922">
                                      <w:rPr>
                                        <w:sz w:val="18"/>
                                      </w:rPr>
                                      <w:t>Transducer</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1661475" y="361950"/>
                                <a:ext cx="1053149" cy="257175"/>
                              </a:xfrm>
                              <a:prstGeom prst="rect">
                                <a:avLst/>
                              </a:prstGeom>
                              <a:noFill/>
                              <a:ln w="9525">
                                <a:noFill/>
                                <a:miter lim="800000"/>
                                <a:headEnd/>
                                <a:tailEnd/>
                              </a:ln>
                            </wps:spPr>
                            <wps:txbx>
                              <w:txbxContent>
                                <w:p w14:paraId="4DA7F261" w14:textId="77777777" w:rsidR="00D73922" w:rsidRPr="00D73922" w:rsidRDefault="00D73922">
                                  <w:pPr>
                                    <w:rPr>
                                      <w:sz w:val="18"/>
                                    </w:rPr>
                                  </w:pPr>
                                  <w:r w:rsidRPr="00D73922">
                                    <w:rPr>
                                      <w:sz w:val="18"/>
                                    </w:rPr>
                                    <w:t>Bioreceptor</w:t>
                                  </w:r>
                                </w:p>
                              </w:txbxContent>
                            </wps:txbx>
                            <wps:bodyPr rot="0" vert="horz" wrap="square" lIns="91440" tIns="45720" rIns="91440" bIns="45720" anchor="t" anchorCtr="0">
                              <a:noAutofit/>
                            </wps:bodyPr>
                          </wps:wsp>
                        </wpg:grpSp>
                        <wps:wsp>
                          <wps:cNvPr id="21" name="Arrow: Notched Right 21"/>
                          <wps:cNvSpPr/>
                          <wps:spPr>
                            <a:xfrm>
                              <a:off x="4848225" y="514350"/>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5505450" y="38100"/>
                              <a:ext cx="914400" cy="914400"/>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
                          <wps:cNvSpPr txBox="1">
                            <a:spLocks noChangeArrowheads="1"/>
                          </wps:cNvSpPr>
                          <wps:spPr bwMode="auto">
                            <a:xfrm>
                              <a:off x="5629275" y="381000"/>
                              <a:ext cx="752475" cy="276225"/>
                            </a:xfrm>
                            <a:prstGeom prst="rect">
                              <a:avLst/>
                            </a:prstGeom>
                            <a:noFill/>
                            <a:ln w="9525">
                              <a:noFill/>
                              <a:miter lim="800000"/>
                              <a:headEnd/>
                              <a:tailEnd/>
                            </a:ln>
                          </wps:spPr>
                          <wps:txbx>
                            <w:txbxContent>
                              <w:p w14:paraId="084A54CE" w14:textId="77777777" w:rsidR="00D73922" w:rsidRDefault="00D73922">
                                <w:r w:rsidRPr="00D73922">
                                  <w:rPr>
                                    <w:sz w:val="18"/>
                                  </w:rPr>
                                  <w:t>Detector</w:t>
                                </w:r>
                              </w:p>
                            </w:txbxContent>
                          </wps:txbx>
                          <wps:bodyPr rot="0" vert="horz" wrap="square" lIns="91440" tIns="45720" rIns="91440" bIns="45720" anchor="t" anchorCtr="0">
                            <a:noAutofit/>
                          </wps:bodyPr>
                        </wps:wsp>
                      </wpg:grpSp>
                      <wps:wsp>
                        <wps:cNvPr id="7" name="Text Box 2"/>
                        <wps:cNvSpPr txBox="1">
                          <a:spLocks noChangeArrowheads="1"/>
                        </wps:cNvSpPr>
                        <wps:spPr bwMode="auto">
                          <a:xfrm>
                            <a:off x="3762375" y="152400"/>
                            <a:ext cx="552450" cy="260985"/>
                          </a:xfrm>
                          <a:prstGeom prst="rect">
                            <a:avLst/>
                          </a:prstGeom>
                          <a:solidFill>
                            <a:srgbClr val="FFFFFF"/>
                          </a:solidFill>
                          <a:ln w="9525">
                            <a:solidFill>
                              <a:srgbClr val="000000"/>
                            </a:solidFill>
                            <a:miter lim="800000"/>
                            <a:headEnd/>
                            <a:tailEnd/>
                          </a:ln>
                        </wps:spPr>
                        <wps:txbx>
                          <w:txbxContent>
                            <w:p w14:paraId="000A0BF6" w14:textId="77777777" w:rsidR="00C84708" w:rsidRDefault="00C84708">
                              <w:r>
                                <w:t>signal</w:t>
                              </w:r>
                            </w:p>
                          </w:txbxContent>
                        </wps:txbx>
                        <wps:bodyPr rot="0" vert="horz" wrap="square" lIns="91440" tIns="45720" rIns="91440" bIns="45720" anchor="t" anchorCtr="0">
                          <a:noAutofit/>
                        </wps:bodyPr>
                      </wps:wsp>
                    </wpg:wgp>
                  </a:graphicData>
                </a:graphic>
              </wp:anchor>
            </w:drawing>
          </mc:Choice>
          <mc:Fallback>
            <w:pict>
              <v:group w14:anchorId="2A6FFE75" id="Group 8" o:spid="_x0000_s1026" style="position:absolute;left:0;text-align:left;margin-left:19.5pt;margin-top:3.05pt;width:405.75pt;height:69pt;z-index:251682816" coordsize="5153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">
                <v:group id="Group 24" o:spid="_x0000_s1027" style="position:absolute;width:51530;height:8763" coordorigin="" coordsize="64198,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0" o:spid="_x0000_s1028"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9" o:spid="_x0000_s1029"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Star: 4 Points 13" o:spid="_x0000_s1030" type="#_x0000_t187" style="position:absolute;left:12858;top:5810;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" fillcolor="#4472c4 [3204]" strokecolor="#1f3763 [1604]" strokeweight="1pt"/>
                      <v:group id="Group 18" o:spid="_x0000_s1031"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1" o:spid="_x0000_s1032" type="#_x0000_t183" style="position:absolute;left:12287;top:2190;width:1714;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" fillcolor="#4472c4 [3204]" strokecolor="red" strokeweight="1pt"/>
                        <v:shape id="Sun 2" o:spid="_x0000_s1033" type="#_x0000_t183" style="position:absolute;left:3143;top:5715;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" fillcolor="#4472c4 [3204]" strokecolor="#c45911 [2405]" strokeweight="1pt"/>
                        <v:shape id="Sun 3" o:spid="_x0000_s1034" type="#_x0000_t183" style="position:absolute;left:4667;top:7239;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" fillcolor="#4472c4 [3204]" strokecolor="#c45911 [2405]" strokeweight="1pt"/>
                        <v:shape id="Sun 4" o:spid="_x0000_s1035" type="#_x0000_t183" style="position:absolute;left:7143;top:5810;width:1715;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" fillcolor="#4472c4 [3204]" strokecolor="red" strokeweight="1p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 o:spid="_x0000_s1036" type="#_x0000_t176" style="position:absolute;left:15716;top:2571;width:12287;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" fillcolor="#bf8f00 [2407]" strokecolor="#1f3763 [1604]" strokeweight="1pt"/>
                        <v:shape id="Star: 4 Points 6" o:spid="_x0000_s1037" type="#_x0000_t187" style="position:absolute;left:13144;top:1428;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" fillcolor="#4472c4 [3204]" strokecolor="#1f3763 [1604]" strokeweight="1pt"/>
                        <v:shape id="Star: 4 Points 10" o:spid="_x0000_s1038" type="#_x0000_t187" style="position:absolute;left:21812;top:381;width:3238;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" fillcolor="#4472c4 [3204]" strokecolor="#1f3763 [1604]" strokeweight="1pt"/>
                        <v:shape id="Star: 4 Points 11" o:spid="_x0000_s1039" type="#_x0000_t187" style="position:absolute;left:17049;width:3239;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" fillcolor="#4472c4 [3204]" strokecolor="#1f3763 [1604]" strokeweight="1pt"/>
                        <v:shape id="Star: 4 Points 12" o:spid="_x0000_s1040" type="#_x0000_t187" style="position:absolute;left:16859;top:7143;width:323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" fillcolor="#4472c4 [3204]" strokecolor="#1f3763 [1604]" strokeweight="1pt"/>
                        <v:shapetype id="_x0000_t202" coordsize="21600,21600" o:spt="202" path="m,l,21600r21600,l21600,xe">
                          <v:stroke joinstyle="miter"/>
                          <v:path gradientshapeok="t" o:connecttype="rect"/>
                        </v:shapetype>
                        <v:shape id="Text Box 2" o:spid="_x0000_s1041" type="#_x0000_t202" style="position:absolute;top:2571;width:1032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32CC665" w14:textId="77777777" w:rsidR="00D73922" w:rsidRPr="00D73922" w:rsidRDefault="00D73922">
                                <w:pPr>
                                  <w:rPr>
                                    <w:sz w:val="18"/>
                                  </w:rPr>
                                </w:pPr>
                                <w:r w:rsidRPr="00D73922">
                                  <w:rPr>
                                    <w:sz w:val="18"/>
                                  </w:rPr>
                                  <w:t xml:space="preserve">Biomolecules </w:t>
                                </w:r>
                              </w:p>
                            </w:txbxContent>
                          </v:textbox>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5" o:spid="_x0000_s1042" type="#_x0000_t94" style="position:absolute;left:29718;top:5238;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" adj="18000" fillcolor="#4472c4 [3204]" strokecolor="#1f3763 [1604]"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3" type="#_x0000_t5" style="position:absolute;left:36766;top:95;width:11049;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" fillcolor="#4472c4 [3204]" strokecolor="#1f3763 [1604]" strokeweight="1pt"/>
                      </v:group>
                      <v:shape id="Text Box 2" o:spid="_x0000_s1044" type="#_x0000_t202" style="position:absolute;left:38290;top:6381;width:92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7F7CB26E" w14:textId="77777777" w:rsidR="00D73922" w:rsidRDefault="00D73922">
                              <w:r w:rsidRPr="00D73922">
                                <w:rPr>
                                  <w:sz w:val="18"/>
                                </w:rPr>
                                <w:t>Transducer</w:t>
                              </w:r>
                            </w:p>
                          </w:txbxContent>
                        </v:textbox>
                      </v:shape>
                    </v:group>
                    <v:shape id="Text Box 2" o:spid="_x0000_s1045" type="#_x0000_t202" style="position:absolute;left:16614;top:3619;width:1053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DA7F261" w14:textId="77777777" w:rsidR="00D73922" w:rsidRPr="00D73922" w:rsidRDefault="00D73922">
                            <w:pPr>
                              <w:rPr>
                                <w:sz w:val="18"/>
                              </w:rPr>
                            </w:pPr>
                            <w:r w:rsidRPr="00D73922">
                              <w:rPr>
                                <w:sz w:val="18"/>
                              </w:rPr>
                              <w:t>Bioreceptor</w:t>
                            </w:r>
                          </w:p>
                        </w:txbxContent>
                      </v:textbox>
                    </v:shape>
                  </v:group>
                  <v:shape id="Arrow: Notched Right 21" o:spid="_x0000_s1046" type="#_x0000_t94" style="position:absolute;left:48482;top:5143;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" adj="18000" fillcolor="#4472c4 [3204]" strokecolor="#1f3763 [1604]" strokeweight="1pt"/>
                  <v:oval id="Oval 22" o:spid="_x0000_s1047" style="position:absolute;left:55054;top:381;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" fillcolor="#538135 [2409]" strokecolor="#1f3763 [1604]" strokeweight="1pt">
                    <v:stroke joinstyle="miter"/>
                  </v:oval>
                  <v:shape id="Text Box 2" o:spid="_x0000_s1048" type="#_x0000_t202" style="position:absolute;left:56292;top:3810;width:752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084A54CE" w14:textId="77777777" w:rsidR="00D73922" w:rsidRDefault="00D73922">
                          <w:r w:rsidRPr="00D73922">
                            <w:rPr>
                              <w:sz w:val="18"/>
                            </w:rPr>
                            <w:t>Detector</w:t>
                          </w:r>
                        </w:p>
                      </w:txbxContent>
                    </v:textbox>
                  </v:shape>
                </v:group>
                <v:shape id="Text Box 2" o:spid="_x0000_s1049" type="#_x0000_t202" style="position:absolute;left:37623;top:1524;width:5525;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00A0BF6" w14:textId="77777777" w:rsidR="00C84708" w:rsidRDefault="00C84708">
                        <w:r>
                          <w:t>signal</w:t>
                        </w:r>
                      </w:p>
                    </w:txbxContent>
                  </v:textbox>
                </v:shape>
              </v:group>
            </w:pict>
          </mc:Fallback>
        </mc:AlternateContent>
      </w:r>
    </w:p>
    <w:p w14:paraId="1A23E430" w14:textId="77777777" w:rsidR="0009578F" w:rsidRPr="00294FF8" w:rsidRDefault="0009578F" w:rsidP="00A7411D">
      <w:pPr>
        <w:tabs>
          <w:tab w:val="left" w:pos="3315"/>
        </w:tabs>
        <w:jc w:val="both"/>
        <w:rPr>
          <w:rFonts w:ascii="Times New Roman" w:hAnsi="Times New Roman" w:cs="Times New Roman"/>
          <w:sz w:val="24"/>
          <w:szCs w:val="24"/>
        </w:rPr>
      </w:pPr>
    </w:p>
    <w:p w14:paraId="6DF5C041" w14:textId="77777777" w:rsidR="00294FF8" w:rsidRPr="00294FF8" w:rsidRDefault="00294FF8" w:rsidP="00A7411D">
      <w:pPr>
        <w:tabs>
          <w:tab w:val="left" w:pos="3315"/>
        </w:tabs>
        <w:jc w:val="both"/>
        <w:rPr>
          <w:rFonts w:ascii="Times New Roman" w:hAnsi="Times New Roman" w:cs="Times New Roman"/>
          <w:sz w:val="24"/>
          <w:szCs w:val="24"/>
        </w:rPr>
      </w:pPr>
    </w:p>
    <w:p w14:paraId="07DD6E02" w14:textId="77777777" w:rsidR="00294FF8" w:rsidRPr="00294FF8" w:rsidRDefault="00294FF8"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 xml:space="preserve">Fig 1: General representation of </w:t>
      </w:r>
      <w:proofErr w:type="spellStart"/>
      <w:r>
        <w:rPr>
          <w:rFonts w:ascii="Times New Roman" w:hAnsi="Times New Roman" w:cs="Times New Roman"/>
          <w:sz w:val="24"/>
          <w:szCs w:val="24"/>
        </w:rPr>
        <w:t>Nanobiosensor</w:t>
      </w:r>
      <w:proofErr w:type="spellEnd"/>
    </w:p>
    <w:p w14:paraId="54D207E2" w14:textId="77777777" w:rsidR="00294FF8" w:rsidRPr="00294FF8" w:rsidRDefault="00294FF8" w:rsidP="00A7411D">
      <w:pPr>
        <w:tabs>
          <w:tab w:val="left" w:pos="3315"/>
        </w:tabs>
        <w:jc w:val="both"/>
        <w:rPr>
          <w:rFonts w:ascii="Times New Roman" w:hAnsi="Times New Roman" w:cs="Times New Roman"/>
          <w:sz w:val="24"/>
          <w:szCs w:val="24"/>
        </w:rPr>
      </w:pPr>
    </w:p>
    <w:p w14:paraId="18855C0B"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4F28DDE6"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6DD59A77" w14:textId="77777777" w:rsidR="00C84708" w:rsidRPr="00F03CDF" w:rsidRDefault="00294FF8"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 xml:space="preserve">Carbon Nanotube </w:t>
      </w:r>
      <w:r w:rsidR="00C84708" w:rsidRPr="00F03CDF">
        <w:rPr>
          <w:rFonts w:ascii="Times New Roman" w:hAnsi="Times New Roman" w:cs="Times New Roman"/>
          <w:b/>
          <w:sz w:val="24"/>
          <w:szCs w:val="24"/>
        </w:rPr>
        <w:t>Biosensor:</w:t>
      </w:r>
    </w:p>
    <w:p w14:paraId="3693C63C" w14:textId="45068280" w:rsidR="00984BF5" w:rsidRDefault="00C84708"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Carbon Nanotubes (CNTs) are also known as Buckytubes</w:t>
      </w:r>
      <w:r w:rsidR="003B3698">
        <w:rPr>
          <w:rFonts w:ascii="Times New Roman" w:hAnsi="Times New Roman" w:cs="Times New Roman"/>
          <w:sz w:val="24"/>
          <w:szCs w:val="24"/>
        </w:rPr>
        <w:t xml:space="preserve">, Japanese scientist named Sumio Iijima in 1991 </w:t>
      </w:r>
      <w:r w:rsidR="00273E2D">
        <w:rPr>
          <w:rFonts w:ascii="Times New Roman" w:hAnsi="Times New Roman" w:cs="Times New Roman"/>
          <w:sz w:val="24"/>
          <w:szCs w:val="24"/>
        </w:rPr>
        <w:t>marked</w:t>
      </w:r>
      <w:r w:rsidR="003B3698">
        <w:rPr>
          <w:rFonts w:ascii="Times New Roman" w:hAnsi="Times New Roman" w:cs="Times New Roman"/>
          <w:sz w:val="24"/>
          <w:szCs w:val="24"/>
        </w:rPr>
        <w:t xml:space="preserve"> the evidence of </w:t>
      </w:r>
      <w:r w:rsidR="00273E2D">
        <w:rPr>
          <w:rFonts w:ascii="Times New Roman" w:hAnsi="Times New Roman" w:cs="Times New Roman"/>
          <w:sz w:val="24"/>
          <w:szCs w:val="24"/>
        </w:rPr>
        <w:t>multi-walled</w:t>
      </w:r>
      <w:r w:rsidR="003B3698">
        <w:rPr>
          <w:rFonts w:ascii="Times New Roman" w:hAnsi="Times New Roman" w:cs="Times New Roman"/>
          <w:sz w:val="24"/>
          <w:szCs w:val="24"/>
        </w:rPr>
        <w:t xml:space="preserve"> (MCNTs) followed by the </w:t>
      </w:r>
      <w:r w:rsidR="00DE16B3">
        <w:rPr>
          <w:rFonts w:ascii="Times New Roman" w:hAnsi="Times New Roman" w:cs="Times New Roman"/>
          <w:sz w:val="24"/>
          <w:szCs w:val="24"/>
        </w:rPr>
        <w:t>single-walled</w:t>
      </w:r>
      <w:r w:rsidR="003B3698">
        <w:rPr>
          <w:rFonts w:ascii="Times New Roman" w:hAnsi="Times New Roman" w:cs="Times New Roman"/>
          <w:sz w:val="24"/>
          <w:szCs w:val="24"/>
        </w:rPr>
        <w:t xml:space="preserve"> CNTs </w:t>
      </w:r>
      <w:r w:rsidR="003B3698">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3B3698">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3B3698">
        <w:rPr>
          <w:rFonts w:ascii="Times New Roman" w:hAnsi="Times New Roman" w:cs="Times New Roman"/>
          <w:sz w:val="24"/>
          <w:szCs w:val="24"/>
        </w:rPr>
        <w:fldChar w:fldCharType="end"/>
      </w:r>
      <w:r w:rsidR="003B3698">
        <w:rPr>
          <w:rFonts w:ascii="Times New Roman" w:hAnsi="Times New Roman" w:cs="Times New Roman"/>
          <w:sz w:val="24"/>
          <w:szCs w:val="24"/>
        </w:rPr>
        <w:t xml:space="preserve">. </w:t>
      </w:r>
      <w:r w:rsidR="003B3698" w:rsidRPr="003B3698">
        <w:rPr>
          <w:rFonts w:ascii="Times New Roman" w:hAnsi="Times New Roman" w:cs="Times New Roman"/>
          <w:sz w:val="24"/>
          <w:szCs w:val="24"/>
        </w:rPr>
        <w:t xml:space="preserve">The hollow cavity of CNTs provides </w:t>
      </w:r>
      <w:r w:rsidR="00273E2D">
        <w:rPr>
          <w:rFonts w:ascii="Times New Roman" w:hAnsi="Times New Roman" w:cs="Times New Roman"/>
          <w:sz w:val="24"/>
          <w:szCs w:val="24"/>
        </w:rPr>
        <w:t xml:space="preserve">a </w:t>
      </w:r>
      <w:r w:rsidR="003B3698" w:rsidRPr="003B3698">
        <w:rPr>
          <w:rFonts w:ascii="Times New Roman" w:hAnsi="Times New Roman" w:cs="Times New Roman"/>
          <w:sz w:val="24"/>
          <w:szCs w:val="24"/>
        </w:rPr>
        <w:t>chem</w:t>
      </w:r>
      <w:r w:rsidR="003B3698">
        <w:rPr>
          <w:rFonts w:ascii="Times New Roman" w:hAnsi="Times New Roman" w:cs="Times New Roman"/>
          <w:sz w:val="24"/>
          <w:szCs w:val="24"/>
        </w:rPr>
        <w:t xml:space="preserve">ically inert </w:t>
      </w:r>
      <w:r w:rsidR="00BF0C79">
        <w:rPr>
          <w:rFonts w:ascii="Times New Roman" w:hAnsi="Times New Roman" w:cs="Times New Roman"/>
          <w:sz w:val="24"/>
          <w:szCs w:val="24"/>
        </w:rPr>
        <w:t>environment,</w:t>
      </w:r>
      <w:r w:rsidR="003B3698" w:rsidRPr="003B3698">
        <w:rPr>
          <w:rFonts w:ascii="Times New Roman" w:hAnsi="Times New Roman" w:cs="Times New Roman"/>
          <w:sz w:val="24"/>
          <w:szCs w:val="24"/>
        </w:rPr>
        <w:t xml:space="preserve"> and it is also a potential site of magnetic/elec</w:t>
      </w:r>
      <w:r w:rsidR="003B3698">
        <w:rPr>
          <w:rFonts w:ascii="Times New Roman" w:hAnsi="Times New Roman" w:cs="Times New Roman"/>
          <w:sz w:val="24"/>
          <w:szCs w:val="24"/>
        </w:rPr>
        <w:t xml:space="preserve">tromagnetic response for novel </w:t>
      </w:r>
      <w:proofErr w:type="spellStart"/>
      <w:r w:rsidR="003B3698" w:rsidRPr="003B3698">
        <w:rPr>
          <w:rFonts w:ascii="Times New Roman" w:hAnsi="Times New Roman" w:cs="Times New Roman"/>
          <w:sz w:val="24"/>
          <w:szCs w:val="24"/>
        </w:rPr>
        <w:t>nano</w:t>
      </w:r>
      <w:r w:rsidR="003B3698">
        <w:rPr>
          <w:rFonts w:ascii="Times New Roman" w:hAnsi="Times New Roman" w:cs="Times New Roman"/>
          <w:sz w:val="24"/>
          <w:szCs w:val="24"/>
        </w:rPr>
        <w:t>bio</w:t>
      </w:r>
      <w:r w:rsidR="003B3698" w:rsidRPr="003B3698">
        <w:rPr>
          <w:rFonts w:ascii="Times New Roman" w:hAnsi="Times New Roman" w:cs="Times New Roman"/>
          <w:sz w:val="24"/>
          <w:szCs w:val="24"/>
        </w:rPr>
        <w:t>sensor</w:t>
      </w:r>
      <w:proofErr w:type="spellEnd"/>
      <w:r w:rsidR="003B3698" w:rsidRPr="003B3698">
        <w:rPr>
          <w:rFonts w:ascii="Times New Roman" w:hAnsi="Times New Roman" w:cs="Times New Roman"/>
          <w:sz w:val="24"/>
          <w:szCs w:val="24"/>
        </w:rPr>
        <w:t xml:space="preserve"> technologies and nanoreactors through electromagnetic or electric impulses</w:t>
      </w:r>
      <w:r w:rsidR="00BF0C79">
        <w:rPr>
          <w:rFonts w:ascii="Times New Roman" w:hAnsi="Times New Roman" w:cs="Times New Roman"/>
          <w:sz w:val="24"/>
          <w:szCs w:val="24"/>
        </w:rPr>
        <w:t>.</w:t>
      </w:r>
      <w:r w:rsidR="004E001D">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263/BRIAC131.043","ISSN":"20695837","abstract":"Carbon Nanotube (CNT) has a wide range of applications, including physics, chemistry, and materials sciences. It belongs to the fullerenes (Carbon Allotropes, C60 ) family and is categorized into single-walled carbon nanotubes (SWNTs) or multi-walled carbon nanotubes (MWNTs). CNTs act as analytical tools consisting of useful features for improving the analytical process based on their sorption properties and electronic properties. The performance of modified electrode is determined in terms of sensitivity, linear range, the limit of detection (LOD), the limit of quantitation (LOQ), stability (Km), and the effects of interfering species, e.g., ascorbic acid (AA), uric acid (UA) and acetaminophen (AP). This mini-review article introduces the background of CNTs, principles, and the usage of an enzyme-based electrode and the applications in the medical fields for tissue engineering, drug delivery, cancer, even in SARS-CoV-2 COVID-19.","author":[{"dropping-particle":"","family":"Law","given":"Siu Kan","non-dropping-particle":"","parse-names":false,"suffix":""}],"container-title":"Biointerface Research in Applied Chemistry","id":"ITEM-1","issue":"1","issued":{"date-parts":[["2023"]]},"title":"Mini-Review for an Electrocatalytic Application of Carbon Nanotube in Medical Fields – Tissue Engineering, Drug Delivery, Cancer and SARS-CoV-2","type":"article-journal","volume":"13"},"uris":["http://www.mendeley.com/documents/?uuid=bbf09f40-075c-4970-a51a-6a6b08dbeda9"]},{"id":"ITEM-2","itemData":{"DOI":"10.1007/978-94-010-0777-1_23","author":[{"dropping-particle":"","family":"Ajayan","given":"Pulickel M.","non-dropping-particle":"","parse-names":false,"suffix":""},{"dropping-particle":"","family":"Vajtai","given":"Róbert","non-dropping-particle":"","parse-names":false,"suffix":""}],"container-title":"Carbon Filaments and Nanotubes: Common Origins, Differing Applications?","id":"ITEM-2","issued":{"date-parts":[["2001"]]},"page":"315-330","title":"Properties and Applications of Carbon Nanotubes","type":"article-journal","volume":"6"},"uris":["http://www.mendeley.com/documents/?uuid=5e4e641a-d818-4900-b67c-57897b2a9df1"]}],"mendeley":{"formattedCitation":"[10], [11]","plainTextFormattedCitation":"[10], [11]","previouslyFormattedCitation":"[9], [10]"},"properties":{"noteIndex":0},"schema":"https://github.com/citation-style-language/schema/raw/master/csl-citation.json"}</w:instrText>
      </w:r>
      <w:r w:rsidR="004E001D">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0], [11]</w:t>
      </w:r>
      <w:r w:rsidR="004E001D">
        <w:rPr>
          <w:rFonts w:ascii="Times New Roman" w:hAnsi="Times New Roman" w:cs="Times New Roman"/>
          <w:sz w:val="24"/>
          <w:szCs w:val="24"/>
        </w:rPr>
        <w:fldChar w:fldCharType="end"/>
      </w:r>
      <w:r w:rsidR="00BF0C79">
        <w:rPr>
          <w:rFonts w:ascii="Times New Roman" w:hAnsi="Times New Roman" w:cs="Times New Roman"/>
          <w:sz w:val="24"/>
          <w:szCs w:val="24"/>
        </w:rPr>
        <w:t xml:space="preserve"> </w:t>
      </w:r>
      <w:r w:rsidR="00816649" w:rsidRPr="00816649">
        <w:rPr>
          <w:rFonts w:ascii="Times New Roman" w:hAnsi="Times New Roman" w:cs="Times New Roman"/>
          <w:sz w:val="24"/>
          <w:szCs w:val="24"/>
        </w:rPr>
        <w:t xml:space="preserve">They display carefully crafted carbon atoms connected by sp2 bonds, resulting in </w:t>
      </w:r>
      <w:proofErr w:type="spellStart"/>
      <w:r w:rsidR="00816649" w:rsidRPr="00816649">
        <w:rPr>
          <w:rFonts w:ascii="Times New Roman" w:hAnsi="Times New Roman" w:cs="Times New Roman"/>
          <w:sz w:val="24"/>
          <w:szCs w:val="24"/>
        </w:rPr>
        <w:t>fibres</w:t>
      </w:r>
      <w:proofErr w:type="spellEnd"/>
      <w:r w:rsidR="00816649" w:rsidRPr="00816649">
        <w:rPr>
          <w:rFonts w:ascii="Times New Roman" w:hAnsi="Times New Roman" w:cs="Times New Roman"/>
          <w:sz w:val="24"/>
          <w:szCs w:val="24"/>
        </w:rPr>
        <w:t xml:space="preserve"> that are steady and rigid. By providing a base to conjugate other compounds at their surfaces and shells without losing their properties, they give both </w:t>
      </w:r>
      <w:proofErr w:type="spellStart"/>
      <w:r w:rsidR="00816649" w:rsidRPr="00816649">
        <w:rPr>
          <w:rFonts w:ascii="Times New Roman" w:hAnsi="Times New Roman" w:cs="Times New Roman"/>
          <w:sz w:val="24"/>
          <w:szCs w:val="24"/>
        </w:rPr>
        <w:t>exohedral</w:t>
      </w:r>
      <w:proofErr w:type="spellEnd"/>
      <w:r w:rsidR="00816649" w:rsidRPr="00816649">
        <w:rPr>
          <w:rFonts w:ascii="Times New Roman" w:hAnsi="Times New Roman" w:cs="Times New Roman"/>
          <w:sz w:val="24"/>
          <w:szCs w:val="24"/>
        </w:rPr>
        <w:t xml:space="preserve"> and endohedral functionalization properties. Following conjugation, these CNTs </w:t>
      </w:r>
      <w:r w:rsidR="00816649" w:rsidRPr="00816649">
        <w:rPr>
          <w:rFonts w:ascii="Times New Roman" w:hAnsi="Times New Roman" w:cs="Times New Roman"/>
          <w:sz w:val="24"/>
          <w:szCs w:val="24"/>
        </w:rPr>
        <w:t>could</w:t>
      </w:r>
      <w:r w:rsidR="00816649" w:rsidRPr="00816649">
        <w:rPr>
          <w:rFonts w:ascii="Times New Roman" w:hAnsi="Times New Roman" w:cs="Times New Roman"/>
          <w:sz w:val="24"/>
          <w:szCs w:val="24"/>
        </w:rPr>
        <w:t xml:space="preserve"> cross the cell membrane and enter the cell, making them an excellent choice for use as biosensors. [9] </w:t>
      </w:r>
      <w:r w:rsidR="00D93F2B">
        <w:rPr>
          <w:rFonts w:ascii="Times New Roman" w:hAnsi="Times New Roman" w:cs="Times New Roman"/>
          <w:sz w:val="24"/>
          <w:szCs w:val="24"/>
        </w:rPr>
        <w:t>G</w:t>
      </w:r>
      <w:r w:rsidR="00D93F2B" w:rsidRPr="00D93F2B">
        <w:rPr>
          <w:rFonts w:ascii="Times New Roman" w:hAnsi="Times New Roman" w:cs="Times New Roman"/>
          <w:sz w:val="24"/>
          <w:szCs w:val="24"/>
        </w:rPr>
        <w:t xml:space="preserve">enerally </w:t>
      </w:r>
      <w:r w:rsidR="00D93F2B" w:rsidRPr="00D93F2B">
        <w:rPr>
          <w:rFonts w:ascii="Times New Roman" w:hAnsi="Times New Roman" w:cs="Times New Roman"/>
          <w:sz w:val="24"/>
          <w:szCs w:val="24"/>
        </w:rPr>
        <w:t>categorized</w:t>
      </w:r>
      <w:r w:rsidR="00D93F2B" w:rsidRPr="00D93F2B">
        <w:rPr>
          <w:rFonts w:ascii="Times New Roman" w:hAnsi="Times New Roman" w:cs="Times New Roman"/>
          <w:sz w:val="24"/>
          <w:szCs w:val="24"/>
        </w:rPr>
        <w:t xml:space="preserve"> into two types: single-walled carbon nanotubes (SWNTs), which are constructed from a single graphene sheet "rolled" into a tube, and multi-walled carbon nanotubes (MWNTs), which comprise several concentric tubes sharing a common axis. MWNTs can have a variety of morphologies, including "hollow tube," "bamboo," and "herringbone," depending on how they are created. These tubes have sidewalls made of a hexagonal lattice of carbon atoms, similar to the atomic planes of graphene. Typically, one-half of a fullerene-like molecule is layered over the ends of the tube. The geometric configuration of the carbon atoms at the seam of the cylinders serves as a basis for </w:t>
      </w:r>
      <w:r w:rsidR="00D93F2B" w:rsidRPr="00D93F2B">
        <w:rPr>
          <w:rFonts w:ascii="Times New Roman" w:hAnsi="Times New Roman" w:cs="Times New Roman"/>
          <w:sz w:val="24"/>
          <w:szCs w:val="24"/>
        </w:rPr>
        <w:t>categorizing</w:t>
      </w:r>
      <w:r w:rsidR="00D93F2B" w:rsidRPr="00D93F2B">
        <w:rPr>
          <w:rFonts w:ascii="Times New Roman" w:hAnsi="Times New Roman" w:cs="Times New Roman"/>
          <w:sz w:val="24"/>
          <w:szCs w:val="24"/>
        </w:rPr>
        <w:t xml:space="preserve"> SWNTs. While the bulk of SWNTs have armchair (m = n) or zigzag (m = 0) conformations, most SWNTs are chiral (m 6= n).</w:t>
      </w:r>
      <w:r w:rsidR="00DE16B3">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63/1.3435316","ISSN":"00218979","abstract":"We derive the calibration constants necessary for using single-walled carbon nanotubes (CNTs) as nanoscale mass sensors. The CNT resonators are assumed to be either in cantilevered or in bridged configurations. Two cases, namely, when the added mass can be considered as a point mass and when the added mass is distributed over a larger area is considered. Closed-form transcendental equations have been derived for the frequency shift due to the added mass. Using the energy principles, generalized nondimensional calibration constants have been derived for an explicit relationship between the added mass and the frequency shift. A molecular mechanics model based on the universal force field potential is used to validate the new results presented. The results indicate that the distributed nature of the mass to be detected has considerable effect on the performance of the sensor. © 2010 American Institute of Physics.","author":[{"dropping-particle":"","family":"Adhikari","given":"S.","non-dropping-particle":"","parse-names":false,"suffix":""},{"dropping-particle":"","family":"Chowdhury","given":"R.","non-dropping-particle":"","parse-names":false,"suffix":""}],"container-title":"Journal of Applied Physics","id":"ITEM-1","issue":"12","issued":{"date-parts":[["2010"]]},"title":"The calibration of carbon nanotube based bionanosensors","type":"article-journal","volume":"107"},"uris":["http://www.mendeley.com/documents/?uuid=ef248167-d81d-4cf3-b4a6-19681eaf1440"]},{"id":"ITEM-2","itemData":{"DOI":"10.1007/s40436-015-0100-y","ISSN":"21953597","abstract":"Bionanosensors and nanosensors have been devised in recent years with the use of various materials including carbon-based nanomaterials, for applications in diagnostics, environmental science and microelectronics. Carbon-based materials are critical for sensing applications, as they have physical and electronic properties which facilitate the detection of substances in solutions, gaseous compounds and pollutants through their conductive properties and resonance-frequency transmission capacities. In this review, a series of recent studies of carbon nanotubes (CNTs) based nanosensors and optical systems are reported, with emphasis on biochemical, chemical and environmental detection. This study also encompasses a background and description of the various properties of the nanomaterials, and the operation mechanism of the manufactured nanosensors. The use of computational chemistry is applied in describing the electronic properties and molecular events of the included nanomaterials during operation. This review shows that resonance-based sensing technologies reach detection limits for gases, such as ammonia down to 10−24 level. The study also shows that the properties of the carbon nanomaterials give them unique features that are critical for designing new sensors based on electrocatalysis and other reactive detection mechanisms. Several research fields can benefit from the described emerging technologies, such as areas of research in environmental monitoring, rapid-on site diagnostics, in situ analyses, and blood and urine sampling in medical and sport industry. Carbon nanomaterials are critical for the operational sensitivity of nanosensors. Considering the low cost of fabrication, carbon nanomaterials can represent an essential step in the manufacturing of tomorrow’s commercial sensors.","author":[{"dropping-particle":"","family":"Manzetti","given":"S.","non-dropping-particle":"","parse-names":false,"suffix":""},{"dropping-particle":"","family":"Vasilache","given":"D.","non-dropping-particle":"","parse-names":false,"suffix":""},{"dropping-particle":"","family":"Francesco","given":"E.","non-dropping-particle":"","parse-names":false,"suffix":""}],"container-title":"Advances in Manufacturing","id":"ITEM-2","issue":"1","issued":{"date-parts":[["2015"]]},"page":"63-72","title":"Emerging carbon-based nanosensor devices: structures, functions and applications","type":"article-journal","volume":"3"},"uris":["http://www.mendeley.com/documents/?uuid=efa5eeb4-a725-4a5b-b578-13fcb179c367"]},{"id":"ITEM-3","itemData":{"DOI":"10.3390/nano12030457","ISSN":"20794991","abstract":"In the last few decades, the vast potential of nanomaterials for biomedical and healthcare applications has been extensively investigated. Several case studies demonstrated that nanomaterials can offer solutions to the current challenges of raw materials in the biomedical and healthcare fields. This review describes the different nanoparticles and nanostructured material synthesis approaches and presents some emerging biomedical, healthcare, and agro-food applications. This review focuses on various nanomaterial types (e.g., spherical, nanorods, nanotubes, nanosheets, nanofibers, core-shell, and mesoporous) that can be synthesized from different raw materials and their emerging applications in bioimaging, biosensing, drug delivery, tissue engineering, antimicrobial, and agro-foods. Depending on their morphology (e.g., size, aspect ratio, geometry, porosity), nanomaterials can be used as formulation modifiers, moisturizers, nanofillers, additives, membranes, and films. As toxicological assessment depends on sizes and morphologies, stringent regulation is needed from the testing of efficient nanomaterials dosages. The challenges and perspectives for an industrial breakthrough of nanomaterials are related to the optimization of production and processing conditions.","author":[{"dropping-particle":"","family":"Harish","given":"Vancha","non-dropping-particle":"","parse-names":false,"suffix":""},{"dropping-particle":"","family":"Tewari","given":"Devesh","non-dropping-particle":"","parse-names":false,"suffix":""},{"dropping-particle":"","family":"Gaur","given":"Manish","non-dropping-particle":"","parse-names":false,"suffix":""},{"dropping-particle":"","family":"Yadav","given":"Awadh Bihari","non-dropping-particle":"","parse-names":false,"suffix":""},{"dropping-particle":"","family":"Swaroop","given":"Shiv","non-dropping-particle":"","parse-names":false,"suffix":""},{"dropping-particle":"","family":"Bechelany","given":"Mikhael","non-dropping-particle":"","parse-names":false,"suffix":""},{"dropping-particle":"","family":"Barhoum","given":"Ahmed","non-dropping-particle":"","parse-names":false,"suffix":""}],"container-title":"Nanomaterials","id":"ITEM-3","issue":"3","issued":{"date-parts":[["2022"]]},"title":"Review on Nanoparticles and Nanostructured Materials: Bioimaging, Biosensing, Drug Delivery, Tissue Engineering, Antimicrobial, and Agro-Food Applications","type":"article-journal","volume":"12"},"uris":["http://www.mendeley.com/documents/?uuid=f067f8f1-354f-4fa2-9c25-10eee8cd2ee6"]}],"mendeley":{"formattedCitation":"[12]–[14]","plainTextFormattedCitation":"[12]–[14]","previouslyFormattedCitation":"[11]–[13]"},"properties":{"noteIndex":0},"schema":"https://github.com/citation-style-language/schema/raw/master/csl-citation.json"}</w:instrText>
      </w:r>
      <w:r w:rsidR="00DE16B3">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2]–[14]</w:t>
      </w:r>
      <w:r w:rsidR="00DE16B3">
        <w:rPr>
          <w:rFonts w:ascii="Times New Roman" w:hAnsi="Times New Roman" w:cs="Times New Roman"/>
          <w:sz w:val="24"/>
          <w:szCs w:val="24"/>
        </w:rPr>
        <w:fldChar w:fldCharType="end"/>
      </w:r>
      <w:r w:rsidR="00DE16B3">
        <w:rPr>
          <w:rFonts w:ascii="Times New Roman" w:hAnsi="Times New Roman" w:cs="Times New Roman"/>
          <w:sz w:val="24"/>
          <w:szCs w:val="24"/>
        </w:rPr>
        <w:t xml:space="preserve"> </w:t>
      </w:r>
      <w:r w:rsidR="004D0F94">
        <w:rPr>
          <w:rFonts w:ascii="Times New Roman" w:hAnsi="Times New Roman" w:cs="Times New Roman"/>
          <w:sz w:val="24"/>
          <w:szCs w:val="24"/>
        </w:rPr>
        <w:t>(</w:t>
      </w:r>
      <w:r w:rsidR="00DE16B3">
        <w:rPr>
          <w:rFonts w:ascii="Times New Roman" w:hAnsi="Times New Roman" w:cs="Times New Roman"/>
          <w:sz w:val="24"/>
          <w:szCs w:val="24"/>
        </w:rPr>
        <w:t>fig 2</w:t>
      </w:r>
      <w:r w:rsidR="004D0F94">
        <w:rPr>
          <w:rFonts w:ascii="Times New Roman" w:hAnsi="Times New Roman" w:cs="Times New Roman"/>
          <w:sz w:val="24"/>
          <w:szCs w:val="24"/>
        </w:rPr>
        <w:t>)</w:t>
      </w:r>
    </w:p>
    <w:p w14:paraId="5E28C124" w14:textId="77777777" w:rsidR="00DB3D7E" w:rsidRDefault="00B72750" w:rsidP="00A7411D">
      <w:pPr>
        <w:tabs>
          <w:tab w:val="left" w:pos="3315"/>
        </w:tabs>
        <w:jc w:val="both"/>
        <w:rPr>
          <w:rFonts w:ascii="Times New Roman" w:hAnsi="Times New Roman" w:cs="Times New Roman"/>
          <w:sz w:val="24"/>
          <w:szCs w:val="24"/>
        </w:rPr>
      </w:pPr>
      <w:r w:rsidRPr="00DB3D7E">
        <w:rPr>
          <w:rFonts w:ascii="Times New Roman" w:hAnsi="Times New Roman" w:cs="Times New Roman"/>
          <w:noProof/>
          <w:sz w:val="24"/>
          <w:szCs w:val="24"/>
        </w:rPr>
        <w:lastRenderedPageBreak/>
        <w:drawing>
          <wp:anchor distT="0" distB="0" distL="114300" distR="114300" simplePos="0" relativeHeight="251683840" behindDoc="1" locked="0" layoutInCell="1" allowOverlap="1" wp14:anchorId="794F5335" wp14:editId="64CF8F66">
            <wp:simplePos x="0" y="0"/>
            <wp:positionH relativeFrom="column">
              <wp:posOffset>1419860</wp:posOffset>
            </wp:positionH>
            <wp:positionV relativeFrom="paragraph">
              <wp:posOffset>25400</wp:posOffset>
            </wp:positionV>
            <wp:extent cx="2952750" cy="2380411"/>
            <wp:effectExtent l="19050" t="19050" r="19050" b="20320"/>
            <wp:wrapTight wrapText="bothSides">
              <wp:wrapPolygon edited="0">
                <wp:start x="-139" y="-173"/>
                <wp:lineTo x="-139" y="21612"/>
                <wp:lineTo x="21600" y="21612"/>
                <wp:lineTo x="21600" y="-173"/>
                <wp:lineTo x="-139" y="-173"/>
              </wp:wrapPolygon>
            </wp:wrapTight>
            <wp:docPr id="9" name="Picture 3">
              <a:extLst xmlns:a="http://schemas.openxmlformats.org/drawingml/2006/main">
                <a:ext uri="{FF2B5EF4-FFF2-40B4-BE49-F238E27FC236}">
                  <a16:creationId xmlns:a16="http://schemas.microsoft.com/office/drawing/2014/main" id="{CABDF667-7389-45DC-9451-F721DCB6AA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ABDF667-7389-45DC-9451-F721DCB6AA43}"/>
                        </a:ext>
                      </a:extLst>
                    </pic:cNvPr>
                    <pic:cNvPicPr>
                      <a:picLocks noChangeAspect="1"/>
                    </pic:cNvPicPr>
                  </pic:nvPicPr>
                  <pic:blipFill>
                    <a:blip r:embed="rId8">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952750" cy="2380411"/>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5C8657A5" w14:textId="77777777" w:rsidR="00DB3D7E" w:rsidRDefault="00DB3D7E" w:rsidP="00A7411D">
      <w:pPr>
        <w:tabs>
          <w:tab w:val="left" w:pos="3315"/>
        </w:tabs>
        <w:jc w:val="both"/>
        <w:rPr>
          <w:rFonts w:ascii="Times New Roman" w:hAnsi="Times New Roman" w:cs="Times New Roman"/>
          <w:sz w:val="24"/>
          <w:szCs w:val="24"/>
        </w:rPr>
      </w:pPr>
    </w:p>
    <w:p w14:paraId="28DD3F6B" w14:textId="77777777" w:rsidR="00DB3D7E" w:rsidRDefault="00DB3D7E" w:rsidP="00A7411D">
      <w:pPr>
        <w:tabs>
          <w:tab w:val="left" w:pos="3315"/>
        </w:tabs>
        <w:jc w:val="both"/>
        <w:rPr>
          <w:rFonts w:ascii="Times New Roman" w:hAnsi="Times New Roman" w:cs="Times New Roman"/>
          <w:sz w:val="24"/>
          <w:szCs w:val="24"/>
        </w:rPr>
      </w:pPr>
    </w:p>
    <w:p w14:paraId="4AD6A39E" w14:textId="77777777" w:rsidR="00DB3D7E" w:rsidRDefault="00DB3D7E" w:rsidP="00A7411D">
      <w:pPr>
        <w:tabs>
          <w:tab w:val="left" w:pos="3315"/>
        </w:tabs>
        <w:jc w:val="both"/>
        <w:rPr>
          <w:rFonts w:ascii="Times New Roman" w:hAnsi="Times New Roman" w:cs="Times New Roman"/>
          <w:sz w:val="24"/>
          <w:szCs w:val="24"/>
        </w:rPr>
      </w:pPr>
    </w:p>
    <w:p w14:paraId="274FC3A2" w14:textId="77777777" w:rsidR="00DB3D7E" w:rsidRDefault="00DB3D7E" w:rsidP="00A7411D">
      <w:pPr>
        <w:tabs>
          <w:tab w:val="left" w:pos="3315"/>
        </w:tabs>
        <w:jc w:val="both"/>
        <w:rPr>
          <w:rFonts w:ascii="Times New Roman" w:hAnsi="Times New Roman" w:cs="Times New Roman"/>
          <w:sz w:val="24"/>
          <w:szCs w:val="24"/>
        </w:rPr>
      </w:pPr>
    </w:p>
    <w:p w14:paraId="3A10F285" w14:textId="77777777" w:rsidR="00DB3D7E" w:rsidRDefault="00DB3D7E" w:rsidP="00A7411D">
      <w:pPr>
        <w:tabs>
          <w:tab w:val="left" w:pos="3315"/>
        </w:tabs>
        <w:jc w:val="both"/>
        <w:rPr>
          <w:rFonts w:ascii="Times New Roman" w:hAnsi="Times New Roman" w:cs="Times New Roman"/>
          <w:sz w:val="24"/>
          <w:szCs w:val="24"/>
        </w:rPr>
      </w:pPr>
    </w:p>
    <w:p w14:paraId="3734BBE6" w14:textId="77777777" w:rsidR="00DB3D7E" w:rsidRDefault="00DB3D7E" w:rsidP="00A7411D">
      <w:pPr>
        <w:tabs>
          <w:tab w:val="left" w:pos="3315"/>
        </w:tabs>
        <w:jc w:val="both"/>
        <w:rPr>
          <w:rFonts w:ascii="Times New Roman" w:hAnsi="Times New Roman" w:cs="Times New Roman"/>
          <w:sz w:val="24"/>
          <w:szCs w:val="24"/>
        </w:rPr>
      </w:pPr>
    </w:p>
    <w:p w14:paraId="7D192963" w14:textId="77777777" w:rsidR="00CE3813" w:rsidRDefault="00CE3813" w:rsidP="00A7411D">
      <w:pPr>
        <w:tabs>
          <w:tab w:val="left" w:pos="3315"/>
        </w:tabs>
        <w:jc w:val="both"/>
        <w:rPr>
          <w:rFonts w:ascii="Times New Roman" w:hAnsi="Times New Roman" w:cs="Times New Roman"/>
          <w:sz w:val="24"/>
          <w:szCs w:val="24"/>
        </w:rPr>
      </w:pPr>
    </w:p>
    <w:p w14:paraId="4955BC11" w14:textId="77777777" w:rsidR="00DB3D7E" w:rsidRDefault="00DB3D7E" w:rsidP="00A7411D">
      <w:pPr>
        <w:tabs>
          <w:tab w:val="left" w:pos="3315"/>
        </w:tabs>
        <w:jc w:val="both"/>
        <w:rPr>
          <w:rFonts w:ascii="Times New Roman" w:hAnsi="Times New Roman" w:cs="Times New Roman"/>
          <w:sz w:val="24"/>
          <w:szCs w:val="24"/>
        </w:rPr>
      </w:pPr>
    </w:p>
    <w:p w14:paraId="791CB0D0" w14:textId="42EEAEAB" w:rsidR="00DB3D7E" w:rsidRDefault="00230C5E" w:rsidP="00A7411D">
      <w:pPr>
        <w:tabs>
          <w:tab w:val="left" w:pos="3315"/>
        </w:tabs>
        <w:jc w:val="both"/>
        <w:rPr>
          <w:rFonts w:ascii="Times New Roman" w:hAnsi="Times New Roman" w:cs="Times New Roman"/>
          <w:sz w:val="20"/>
          <w:szCs w:val="24"/>
        </w:rPr>
      </w:pPr>
      <w:r w:rsidRPr="00230C5E">
        <w:rPr>
          <w:rFonts w:ascii="Times New Roman" w:hAnsi="Times New Roman" w:cs="Times New Roman"/>
          <w:sz w:val="20"/>
          <w:szCs w:val="24"/>
        </w:rPr>
        <w:t xml:space="preserve">Figure 2: Graphene and carbon nanotubes as (A) </w:t>
      </w:r>
      <w:r w:rsidR="003E4A2C">
        <w:rPr>
          <w:rFonts w:ascii="Times New Roman" w:hAnsi="Times New Roman" w:cs="Times New Roman"/>
          <w:sz w:val="20"/>
          <w:szCs w:val="24"/>
        </w:rPr>
        <w:t>single-wall</w:t>
      </w:r>
      <w:r w:rsidRPr="00230C5E">
        <w:rPr>
          <w:rFonts w:ascii="Times New Roman" w:hAnsi="Times New Roman" w:cs="Times New Roman"/>
          <w:sz w:val="20"/>
          <w:szCs w:val="24"/>
        </w:rPr>
        <w:t xml:space="preserve"> carbon nanotube (SWCNT) and (B) multi-wall carbon nanotube (MWCNT) structures</w:t>
      </w:r>
      <w:r w:rsidRPr="00230C5E">
        <w:rPr>
          <w:rFonts w:ascii="Times New Roman" w:hAnsi="Times New Roman" w:cs="Times New Roman"/>
          <w:sz w:val="20"/>
          <w:szCs w:val="24"/>
        </w:rPr>
        <w:fldChar w:fldCharType="begin" w:fldLock="1"/>
      </w:r>
      <w:r w:rsidR="0000284E">
        <w:rPr>
          <w:rFonts w:ascii="Times New Roman" w:hAnsi="Times New Roman" w:cs="Times New Roman"/>
          <w:sz w:val="20"/>
          <w:szCs w:val="24"/>
        </w:rPr>
        <w:instrText>ADDIN CSL_CITATION {"citationItems":[{"id":"ITEM-1","itemData":{"DOI":"10.3389/fnsys.2014.00091","ISSN":"16625137","abstract":"Nanoscale structures have been at the core of research efforts dealing with integration of nanotechnology into novel electronic devices for the last decade. Because the size of nanomaterials is of the same order of magnitude as biomolecules, these materials are valuable tools for nanoscale manipulation in a broad range of neurobiological systems. For instance, the unique electrical and optical properties of nanowires, nanotubes, and nanocables with vertical orientation, assembled in nanoscale arrays, have been used in many device applications such as sensors that hold the potential to augment brain functions. However, the challenge in creating nanowires/nanotubes or nanocables array- based sensors lies in making individual electrical connections fitting both the features of the brain and of the nanostructures. This review discusses two of the most important applications of nanostructures in neuroscience. First, the current approaches to create nanowires and nanocable structures are reviewed to critically evaluate their potential for developing unique nanostructure based sensors to improve recording and device performance to reduce noise and the detrimental effect of the interface on the tissue. Second, the implementation of nanomaterials in neurobiological and medical applications will be considered from the brain augmentation perspective. Novel applications for diagnosis and treatment of brain diseases such as multiple sclerosis, meningitis, stroke, epilepsy, Alzheimer's disease, schizophrenia, and autism will be considered. Because the blood brain barrier (BBB) has a defensive mechanism in preventing nanomaterials arrival to the brain, various strategies to help them to pass through the BBB will be discussed. Finally, the implementation of nanomaterials in neurobiological applications is addressed from the brain repair/augmentation perspective. These nanostructures at the interface between nanotechnology and neuroscience will play a pivotal role not only in addressing the multitude of brain disorders but also to repair or augment brain functions. © 2014 Vidu, Rahman, Mahmoudi, Enachescu, Poteca and Opris.","author":[{"dropping-particle":"","family":"Vidu","given":"Ruxandra","non-dropping-particle":"","parse-names":false,"suffix":""},{"dropping-particle":"","family":"Rahman","given":"Masoud","non-dropping-particle":"","parse-names":false,"suffix":""},{"dropping-particle":"","family":"Mahmoudi","given":"Morteza","non-dropping-particle":"","parse-names":false,"suffix":""},{"dropping-particle":"","family":"Enachescu","given":"Marius","non-dropping-particle":"","parse-names":false,"suffix":""},{"dropping-particle":"","family":"Poteca","given":"Teodor D.","non-dropping-particle":"","parse-names":false,"suffix":""},{"dropping-particle":"","family":"Opris","given":"Ioan","non-dropping-particle":"","parse-names":false,"suffix":""}],"container-title":"Frontiers in Systems Neuroscience","id":"ITEM-1","issue":"JUNE","issued":{"date-parts":[["2014"]]},"title":"Nanostructures: A platform for brain repair and augmentation","type":"article-journal","volume":"8"},"uris":["http://www.mendeley.com/documents/?uuid=6c633587-e944-4f68-bfd7-c3f6f8c9abcf"]}],"mendeley":{"formattedCitation":"[15]","plainTextFormattedCitation":"[15]","previouslyFormattedCitation":"[14]"},"properties":{"noteIndex":0},"schema":"https://github.com/citation-style-language/schema/raw/master/csl-citation.json"}</w:instrText>
      </w:r>
      <w:r w:rsidRPr="00230C5E">
        <w:rPr>
          <w:rFonts w:ascii="Times New Roman" w:hAnsi="Times New Roman" w:cs="Times New Roman"/>
          <w:sz w:val="20"/>
          <w:szCs w:val="24"/>
        </w:rPr>
        <w:fldChar w:fldCharType="separate"/>
      </w:r>
      <w:r w:rsidR="0000284E" w:rsidRPr="0000284E">
        <w:rPr>
          <w:rFonts w:ascii="Times New Roman" w:hAnsi="Times New Roman" w:cs="Times New Roman"/>
          <w:noProof/>
          <w:sz w:val="20"/>
          <w:szCs w:val="24"/>
        </w:rPr>
        <w:t>[15]</w:t>
      </w:r>
      <w:r w:rsidRPr="00230C5E">
        <w:rPr>
          <w:rFonts w:ascii="Times New Roman" w:hAnsi="Times New Roman" w:cs="Times New Roman"/>
          <w:sz w:val="20"/>
          <w:szCs w:val="24"/>
        </w:rPr>
        <w:fldChar w:fldCharType="end"/>
      </w:r>
      <w:r w:rsidR="007E373A">
        <w:rPr>
          <w:rFonts w:ascii="Times New Roman" w:hAnsi="Times New Roman" w:cs="Times New Roman"/>
          <w:sz w:val="20"/>
          <w:szCs w:val="24"/>
        </w:rPr>
        <w:t xml:space="preserve"> </w:t>
      </w:r>
      <w:r w:rsidR="007E373A" w:rsidRPr="007E373A">
        <w:rPr>
          <w:rFonts w:ascii="Times New Roman" w:hAnsi="Times New Roman" w:cs="Times New Roman"/>
          <w:sz w:val="20"/>
          <w:szCs w:val="24"/>
        </w:rPr>
        <w:t>The Rise of Carbon Nanotube Electronics - Embedded Computing Design</w:t>
      </w:r>
    </w:p>
    <w:p w14:paraId="5CB81731" w14:textId="0695A778" w:rsidR="00B72750" w:rsidRDefault="00D37F07"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 xml:space="preserve">With the demand </w:t>
      </w:r>
      <w:r w:rsidR="003E4A2C">
        <w:rPr>
          <w:rFonts w:ascii="Times New Roman" w:hAnsi="Times New Roman" w:cs="Times New Roman"/>
          <w:sz w:val="24"/>
          <w:szCs w:val="24"/>
        </w:rPr>
        <w:t>for</w:t>
      </w:r>
      <w:r>
        <w:rPr>
          <w:rFonts w:ascii="Times New Roman" w:hAnsi="Times New Roman" w:cs="Times New Roman"/>
          <w:sz w:val="24"/>
          <w:szCs w:val="24"/>
        </w:rPr>
        <w:t xml:space="preserve"> CNTs in the </w:t>
      </w:r>
      <w:proofErr w:type="spellStart"/>
      <w:r>
        <w:rPr>
          <w:rFonts w:ascii="Times New Roman" w:hAnsi="Times New Roman" w:cs="Times New Roman"/>
          <w:sz w:val="24"/>
          <w:szCs w:val="24"/>
        </w:rPr>
        <w:t>nanobiosensor</w:t>
      </w:r>
      <w:proofErr w:type="spellEnd"/>
      <w:r>
        <w:rPr>
          <w:rFonts w:ascii="Times New Roman" w:hAnsi="Times New Roman" w:cs="Times New Roman"/>
          <w:sz w:val="24"/>
          <w:szCs w:val="24"/>
        </w:rPr>
        <w:t xml:space="preserve">, there are three methods proposed to synthesize them :1 Arc discharge, 2: Laser ablation 3: Chemical vapor deposition (CVD, of which synthesizing CNTs by CVD is much </w:t>
      </w:r>
      <w:r w:rsidR="003E4A2C">
        <w:rPr>
          <w:rFonts w:ascii="Times New Roman" w:hAnsi="Times New Roman" w:cs="Times New Roman"/>
          <w:sz w:val="24"/>
          <w:szCs w:val="24"/>
        </w:rPr>
        <w:t>cost-effective</w:t>
      </w:r>
      <w:r>
        <w:rPr>
          <w:rFonts w:ascii="Times New Roman" w:hAnsi="Times New Roman" w:cs="Times New Roman"/>
          <w:sz w:val="24"/>
          <w:szCs w:val="24"/>
        </w:rPr>
        <w:t xml:space="preserve"> as it requires low temperature and pressure yielding a highly efficient and purified form. </w:t>
      </w:r>
      <w:r w:rsidR="003E4A2C">
        <w:rPr>
          <w:rFonts w:ascii="Times New Roman" w:hAnsi="Times New Roman" w:cs="Times New Roman"/>
          <w:sz w:val="24"/>
          <w:szCs w:val="24"/>
        </w:rPr>
        <w:t xml:space="preserve">Functionalization of CNTs is required as they have a large capacity and stable structure of inner tubes making them insoluble in many solvents. The scientist </w:t>
      </w:r>
      <w:r w:rsidR="00441852">
        <w:rPr>
          <w:rFonts w:ascii="Times New Roman" w:hAnsi="Times New Roman" w:cs="Times New Roman"/>
          <w:sz w:val="24"/>
          <w:szCs w:val="24"/>
        </w:rPr>
        <w:t>has</w:t>
      </w:r>
      <w:r w:rsidR="003E4A2C">
        <w:rPr>
          <w:rFonts w:ascii="Times New Roman" w:hAnsi="Times New Roman" w:cs="Times New Roman"/>
          <w:sz w:val="24"/>
          <w:szCs w:val="24"/>
        </w:rPr>
        <w:t xml:space="preserve"> involved three approaches to achieve this viz</w:t>
      </w:r>
      <w:r w:rsidR="00441852" w:rsidRPr="00441852">
        <w:t xml:space="preserve"> </w:t>
      </w:r>
      <w:r w:rsidR="00441852" w:rsidRPr="00441852">
        <w:rPr>
          <w:rFonts w:ascii="Times New Roman" w:hAnsi="Times New Roman" w:cs="Times New Roman"/>
          <w:sz w:val="24"/>
          <w:szCs w:val="24"/>
        </w:rPr>
        <w:t xml:space="preserve">Covalently linking chemical groups to the skeleton of CNTs,2. Adsorption of various functional molecules to CNTs, 3. Endohedral filling of </w:t>
      </w:r>
      <w:r w:rsidR="00441852">
        <w:rPr>
          <w:rFonts w:ascii="Times New Roman" w:hAnsi="Times New Roman" w:cs="Times New Roman"/>
          <w:sz w:val="24"/>
          <w:szCs w:val="24"/>
        </w:rPr>
        <w:t>the internal cavity of CNTs</w:t>
      </w:r>
      <w:r w:rsidR="004D0F94">
        <w:rPr>
          <w:rFonts w:ascii="Times New Roman" w:hAnsi="Times New Roman" w:cs="Times New Roman"/>
          <w:sz w:val="24"/>
          <w:szCs w:val="24"/>
        </w:rPr>
        <w:t xml:space="preserve"> </w:t>
      </w:r>
      <w:r w:rsidR="00441852">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7/s002160051550","ISBN":"9781596934399","ISSN":"09370633","PMID":"11225767","abstract":"Different classes of cell-based biosensors are introduced. These include devices to measure cell-cell contact and set-ups to determine metabolic products. Main emphasis is put on sensors based on nerve-cell networks which are able to detect neuro-active compounds. The different experimental set-ups are explained and examples for typical applications are given. A main point concerns new achievements and prospects for future developments. © Springer-Verlag 2000.","author":[{"dropping-particle":"","family":"Ziegler","given":"Christiane","non-dropping-particle":"","parse-names":false,"suffix":""}],"container-title":"Fresenius' Journal of Analytical Chemistry","id":"ITEM-1","issue":"6-7","issued":{"date-parts":[["2000"]]},"number-of-pages":"552-559","title":"Cell-based biosensors","type":"book","volume":"366"},"uris":["http://www.mendeley.com/documents/?uuid=38f420ac-fa2b-443b-ae5d-2df5bd960d07"]}],"mendeley":{"formattedCitation":"[16]","plainTextFormattedCitation":"[16]","previouslyFormattedCitation":"[15]"},"properties":{"noteIndex":0},"schema":"https://github.com/citation-style-language/schema/raw/master/csl-citation.json"}</w:instrText>
      </w:r>
      <w:r w:rsidR="00441852">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6]</w:t>
      </w:r>
      <w:r w:rsidR="00441852">
        <w:rPr>
          <w:rFonts w:ascii="Times New Roman" w:hAnsi="Times New Roman" w:cs="Times New Roman"/>
          <w:sz w:val="24"/>
          <w:szCs w:val="24"/>
        </w:rPr>
        <w:fldChar w:fldCharType="end"/>
      </w:r>
      <w:r w:rsidR="00441852">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7/s42452-020-2404-1","ISBN":"4245202024041","ISSN":"25233971","abstract":"Recently, the use of carbon nanotubes (CNTs) and fullerenes in the design of new biosensors have attracted great interest in the development of carbon nanomaterials. Due to the superior properties of CNTs and fullerenes, the use of sensor components allows the development of reliable, accurate and fast biosensors. Depending on the types of target molecules, the development and application areas of the sensors vary. This review summarizes the role of CNTs and fullerenes in the development of biosensors in different application areas. Considering the difference between other members of the nano-carbon family, we explain why CNTs are used more widely in biosensor applications and why fullerenes have high potentials in these areas of application. Moreover, we focused on investigating the function of these nano-carbons in the detection of various analytes in bio-sensing. By discussing the challenges and future expectations, we have put forward a perspective that may help synthesize advanced composites in the development of new generation designs in biosensor applications.","author":[{"dropping-particle":"","family":"Gergeroglu","given":"Hazal","non-dropping-particle":"","parse-names":false,"suffix":""},{"dropping-particle":"","family":"Yildirim","given":"Serdar","non-dropping-particle":"","parse-names":false,"suffix":""},{"dropping-particle":"","family":"Ebeoglugil","given":"Mehmet Faruk","non-dropping-particle":"","parse-names":false,"suffix":""}],"container-title":"SN Applied Sciences","id":"ITEM-1","issue":"4","issued":{"date-parts":[["2020"]]},"page":"1-22","publisher":"Springer International Publishing","title":"Nano-carbons in biosensor applications: an overview of carbon nanotubes (CNTs) and fullerenes (C60)","type":"article-journal","volume":"2"},"uris":["http://www.mendeley.com/documents/?uuid=edfab658-c099-4f95-abf8-07cb1fd903c1"]}],"mendeley":{"formattedCitation":"[17]","plainTextFormattedCitation":"[17]","previouslyFormattedCitation":"[16]"},"properties":{"noteIndex":0},"schema":"https://github.com/citation-style-language/schema/raw/master/csl-citation.json"}</w:instrText>
      </w:r>
      <w:r w:rsidR="00441852">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7]</w:t>
      </w:r>
      <w:r w:rsidR="00441852">
        <w:rPr>
          <w:rFonts w:ascii="Times New Roman" w:hAnsi="Times New Roman" w:cs="Times New Roman"/>
          <w:sz w:val="24"/>
          <w:szCs w:val="24"/>
        </w:rPr>
        <w:fldChar w:fldCharType="end"/>
      </w:r>
      <w:r w:rsidR="002F3E57">
        <w:rPr>
          <w:rFonts w:ascii="Times New Roman" w:hAnsi="Times New Roman" w:cs="Times New Roman"/>
          <w:sz w:val="24"/>
          <w:szCs w:val="24"/>
        </w:rPr>
        <w:t xml:space="preserve">. Hence for the application as </w:t>
      </w:r>
      <w:r w:rsidR="00BB1B7A">
        <w:rPr>
          <w:rFonts w:ascii="Times New Roman" w:hAnsi="Times New Roman" w:cs="Times New Roman"/>
          <w:sz w:val="24"/>
          <w:szCs w:val="24"/>
        </w:rPr>
        <w:t xml:space="preserve">a </w:t>
      </w:r>
      <w:r w:rsidR="002F3E57">
        <w:rPr>
          <w:rFonts w:ascii="Times New Roman" w:hAnsi="Times New Roman" w:cs="Times New Roman"/>
          <w:sz w:val="24"/>
          <w:szCs w:val="24"/>
        </w:rPr>
        <w:t>biosensor</w:t>
      </w:r>
      <w:r w:rsidR="00BA3F66">
        <w:rPr>
          <w:rFonts w:ascii="Times New Roman" w:hAnsi="Times New Roman" w:cs="Times New Roman"/>
          <w:sz w:val="24"/>
          <w:szCs w:val="24"/>
        </w:rPr>
        <w:t>,</w:t>
      </w:r>
      <w:r w:rsidR="002F3E57">
        <w:rPr>
          <w:rFonts w:ascii="Times New Roman" w:hAnsi="Times New Roman" w:cs="Times New Roman"/>
          <w:sz w:val="24"/>
          <w:szCs w:val="24"/>
        </w:rPr>
        <w:t xml:space="preserve"> the surface is modified by covalent and non-covalent immobilization of </w:t>
      </w:r>
      <w:r w:rsidR="002F3E57" w:rsidRPr="002F3E57">
        <w:rPr>
          <w:rFonts w:ascii="Times New Roman" w:hAnsi="Times New Roman" w:cs="Times New Roman"/>
          <w:sz w:val="24"/>
          <w:szCs w:val="24"/>
        </w:rPr>
        <w:t>gold, silver, platinum, gra</w:t>
      </w:r>
      <w:r w:rsidR="002F3E57">
        <w:rPr>
          <w:rFonts w:ascii="Times New Roman" w:hAnsi="Times New Roman" w:cs="Times New Roman"/>
          <w:sz w:val="24"/>
          <w:szCs w:val="24"/>
        </w:rPr>
        <w:t>phene, glass, and silica particles thus increasing the solubility and electron rate transfer.</w:t>
      </w:r>
      <w:r w:rsidR="002F3E57">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ISSN":"2148-9696","abstract":"Objective: Diabetes is the major and leading cause of death, poor quality of life and organ failure which emphasizes the importance of accurate measuring of body glucose. Carbon nanotube (CNT) biosensors exhibit great sensitivity and selectivity for glucose in blood and body fluids. The most recent progresses on the development of various methods of CNT biosensors for glucose detection are summarized in this review. Methods: For this review, online search of different sources such as PubMed, ISI and Scopus resulted in finding 34 articles correlated with CNT detector and its application in diabetes sensing. Results: The results showed advanced methods of CNT sensor functionalization with various modifiers like polyaniline and techniques such as self-assembly layer-by-layer process. These point-of-care solution-phase nanotube biosensors have significant potency to monitor blood glucose non-invasively and eliminate painful finger prick procedure. Conclusion: In this study, it was concluded that appropriate surface modification of CNT biosensors could play an important role in real-time diagnosis of diabetes.Copyright © 2018 The Author(s).","author":[{"dropping-particle":"","family":"Same","given":"Saeideh","non-dropping-particle":"","parse-names":false,"suffix":""},{"dropping-particle":"","family":"Samee","given":"Golshan","non-dropping-particle":"","parse-names":false,"suffix":""}],"container-title":"Crescent Journal of Medical and Biological Sciences","id":"ITEM-1","issue":"1","issued":{"date-parts":[["2018"]]},"page":"1-6","title":"Carbon nanotube biosensor for diabetes disease","type":"article-journal","volume":"5"},"uris":["http://www.mendeley.com/documents/?uuid=43a32f4d-dd07-45f3-913d-856ffcfdd464"]},{"id":"ITEM-2","itemData":{"DOI":"10.1149/2.0381803jes","ISSN":"0013-4651","abstract":"© 2018 The Electrochemical Society. Carbon nanomaterials play a vital role in biosensing applications in a wide variety of analytical devices due to their attractive electrochemical properties including relatively high electrical conductivity, wide electrochemical stability, biocompatibility, and chemical inertness. Biorecognition in electrochemical biosensing requires fine-tuning of the electrolyte/carbon interface resulting in the specific binding of the analyte and the measurement of the transduced signal. Successful protein immobilization on carbon nanomaterials can be achieved through surface functionalization methodologies that modify carbon from a naturally inert material to a physico-chemically active interface that can readily react with the analytes of interest. Any surface functionalization method influences electronical properties at the interface of the modified carbon thus interfacial signal transduction strongly depends on the type of surface modification. In this paper, we review the latest strategies for surface functionalization of carbon nanomaterials applied for covalent immobilization of different biomolecular entities. Furthermore, we summarize recently published techniques for carbon functionalization for achieving highly sensitive protein recognition. Some of these methodologies involve “multi-functionalization” of the carbon platforms enabling multiple biomarkers detection. Such advances in functionalization strategies open new windows of opportunity to the future of carbon as a biosensing material of choice.","author":[{"dropping-particle":"","family":"Cardenas-Benitez","given":"Braulio","non-dropping-particle":"","parse-names":false,"suffix":""},{"dropping-particle":"","family":"Djordjevic","given":"Ivan","non-dropping-particle":"","parse-names":false,"suffix":""},{"dropping-particle":"","family":"Hosseini","given":"Samira","non-dropping-particle":"","parse-names":false,"suffix":""},{"dropping-particle":"","family":"Madou","given":"Marc J.","non-dropping-particle":"","parse-names":false,"suffix":""},{"dropping-particle":"","family":"Martinez-Chapa","given":"Sergio O.","non-dropping-particle":"","parse-names":false,"suffix":""}],"container-title":"Journal of The Electrochemical Society","id":"ITEM-2","issue":"3","issued":{"date-parts":[["2018"]]},"page":"B103-B117","title":"Review—Covalent Functionalization of Carbon Nanomaterials for Biosensor Applications: An Update","type":"article-journal","volume":"165"},"uris":["http://www.mendeley.com/documents/?uuid=b79e158a-808e-4458-9fb7-31108d806767"]}],"mendeley":{"formattedCitation":"[18], [19]","plainTextFormattedCitation":"[18], [19]","previouslyFormattedCitation":"[17], [18]"},"properties":{"noteIndex":0},"schema":"https://github.com/citation-style-language/schema/raw/master/csl-citation.json"}</w:instrText>
      </w:r>
      <w:r w:rsidR="002F3E57">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8], [19]</w:t>
      </w:r>
      <w:r w:rsidR="002F3E57">
        <w:rPr>
          <w:rFonts w:ascii="Times New Roman" w:hAnsi="Times New Roman" w:cs="Times New Roman"/>
          <w:sz w:val="24"/>
          <w:szCs w:val="24"/>
        </w:rPr>
        <w:fldChar w:fldCharType="end"/>
      </w:r>
      <w:r w:rsidR="00BB1B7A" w:rsidRPr="00BB1B7A">
        <w:t xml:space="preserve"> </w:t>
      </w:r>
      <w:r w:rsidR="00BB1B7A" w:rsidRPr="00BB1B7A">
        <w:rPr>
          <w:rFonts w:ascii="Times New Roman" w:hAnsi="Times New Roman" w:cs="Times New Roman"/>
          <w:sz w:val="24"/>
          <w:szCs w:val="24"/>
        </w:rPr>
        <w:t>The chemical modification of the surface of the CNTs</w:t>
      </w:r>
      <w:r w:rsidR="00BB1B7A">
        <w:rPr>
          <w:rFonts w:ascii="Times New Roman" w:hAnsi="Times New Roman" w:cs="Times New Roman"/>
          <w:sz w:val="24"/>
          <w:szCs w:val="24"/>
        </w:rPr>
        <w:t xml:space="preserve"> </w:t>
      </w:r>
      <w:r w:rsidR="00BB1B7A" w:rsidRPr="00BB1B7A">
        <w:rPr>
          <w:rFonts w:ascii="Times New Roman" w:hAnsi="Times New Roman" w:cs="Times New Roman"/>
          <w:sz w:val="24"/>
          <w:szCs w:val="24"/>
        </w:rPr>
        <w:t>has great properties on the formation of subtle functional groups that prevent accumulation</w:t>
      </w:r>
      <w:r w:rsidR="00BB1B7A">
        <w:rPr>
          <w:rFonts w:ascii="Times New Roman" w:hAnsi="Times New Roman" w:cs="Times New Roman"/>
          <w:sz w:val="24"/>
          <w:szCs w:val="24"/>
        </w:rPr>
        <w:t>, improve host com</w:t>
      </w:r>
      <w:r w:rsidR="00BB1B7A" w:rsidRPr="00BB1B7A">
        <w:rPr>
          <w:rFonts w:ascii="Times New Roman" w:hAnsi="Times New Roman" w:cs="Times New Roman"/>
          <w:sz w:val="24"/>
          <w:szCs w:val="24"/>
        </w:rPr>
        <w:t>patibility and boost solubility in different solvents</w:t>
      </w:r>
      <w:r w:rsidR="00BB1B7A">
        <w:rPr>
          <w:rFonts w:ascii="Times New Roman" w:hAnsi="Times New Roman" w:cs="Times New Roman"/>
          <w:sz w:val="24"/>
          <w:szCs w:val="24"/>
        </w:rPr>
        <w:t>.</w:t>
      </w:r>
      <w:r w:rsidR="00CC07DE">
        <w:rPr>
          <w:rFonts w:ascii="Times New Roman" w:hAnsi="Times New Roman" w:cs="Times New Roman"/>
          <w:sz w:val="24"/>
          <w:szCs w:val="24"/>
        </w:rPr>
        <w:t xml:space="preserve"> Electrochemical CNTs have been developed to detect </w:t>
      </w:r>
      <w:r w:rsidR="00BA3F66">
        <w:rPr>
          <w:rFonts w:ascii="Times New Roman" w:hAnsi="Times New Roman" w:cs="Times New Roman"/>
          <w:sz w:val="24"/>
          <w:szCs w:val="24"/>
        </w:rPr>
        <w:t>ions</w:t>
      </w:r>
      <w:r w:rsidR="004149CC">
        <w:rPr>
          <w:rFonts w:ascii="Times New Roman" w:hAnsi="Times New Roman" w:cs="Times New Roman"/>
          <w:sz w:val="24"/>
          <w:szCs w:val="24"/>
        </w:rPr>
        <w:t>, metabolites</w:t>
      </w:r>
      <w:r w:rsidR="00BA3F66">
        <w:rPr>
          <w:rFonts w:ascii="Times New Roman" w:hAnsi="Times New Roman" w:cs="Times New Roman"/>
          <w:sz w:val="24"/>
          <w:szCs w:val="24"/>
        </w:rPr>
        <w:t>,</w:t>
      </w:r>
      <w:r w:rsidR="004149CC">
        <w:rPr>
          <w:rFonts w:ascii="Times New Roman" w:hAnsi="Times New Roman" w:cs="Times New Roman"/>
          <w:sz w:val="24"/>
          <w:szCs w:val="24"/>
        </w:rPr>
        <w:t xml:space="preserve"> and protein biomarkers. </w:t>
      </w:r>
      <w:r w:rsidR="004149CC" w:rsidRPr="004149CC">
        <w:rPr>
          <w:rFonts w:ascii="Times New Roman" w:hAnsi="Times New Roman" w:cs="Times New Roman"/>
          <w:sz w:val="24"/>
          <w:szCs w:val="24"/>
        </w:rPr>
        <w:t xml:space="preserve">For instance, several CNT-glucose </w:t>
      </w:r>
      <w:r w:rsidR="00BA3F66">
        <w:rPr>
          <w:rFonts w:ascii="Times New Roman" w:hAnsi="Times New Roman" w:cs="Times New Roman"/>
          <w:sz w:val="24"/>
          <w:szCs w:val="24"/>
        </w:rPr>
        <w:t>biosensors</w:t>
      </w:r>
      <w:r w:rsidR="004149CC" w:rsidRPr="004149CC">
        <w:rPr>
          <w:rFonts w:ascii="Times New Roman" w:hAnsi="Times New Roman" w:cs="Times New Roman"/>
          <w:sz w:val="24"/>
          <w:szCs w:val="24"/>
        </w:rPr>
        <w:t xml:space="preserve"> based on </w:t>
      </w:r>
      <w:r w:rsidR="00BA3F66">
        <w:rPr>
          <w:rFonts w:ascii="Times New Roman" w:hAnsi="Times New Roman" w:cs="Times New Roman"/>
          <w:sz w:val="24"/>
          <w:szCs w:val="24"/>
        </w:rPr>
        <w:t xml:space="preserve">the </w:t>
      </w:r>
      <w:r w:rsidR="004149CC" w:rsidRPr="004149CC">
        <w:rPr>
          <w:rFonts w:ascii="Times New Roman" w:hAnsi="Times New Roman" w:cs="Times New Roman"/>
          <w:sz w:val="24"/>
          <w:szCs w:val="24"/>
        </w:rPr>
        <w:t>conjugation of glucose oxidase have been engineered</w:t>
      </w:r>
      <w:r w:rsidR="004149CC">
        <w:rPr>
          <w:rFonts w:ascii="Times New Roman" w:hAnsi="Times New Roman" w:cs="Times New Roman"/>
          <w:sz w:val="24"/>
          <w:szCs w:val="24"/>
        </w:rPr>
        <w:t xml:space="preserve">, </w:t>
      </w:r>
      <w:proofErr w:type="spellStart"/>
      <w:r w:rsidR="004149CC" w:rsidRPr="004149CC">
        <w:rPr>
          <w:rFonts w:ascii="Times New Roman" w:hAnsi="Times New Roman" w:cs="Times New Roman"/>
          <w:sz w:val="24"/>
          <w:szCs w:val="24"/>
        </w:rPr>
        <w:t>Patolsky</w:t>
      </w:r>
      <w:proofErr w:type="spellEnd"/>
      <w:r w:rsidR="004149CC" w:rsidRPr="004149CC">
        <w:rPr>
          <w:rFonts w:ascii="Times New Roman" w:hAnsi="Times New Roman" w:cs="Times New Roman"/>
          <w:sz w:val="24"/>
          <w:szCs w:val="24"/>
        </w:rPr>
        <w:t xml:space="preserve"> et al. reported on the structural alignment of glucose oxidase (</w:t>
      </w:r>
      <w:proofErr w:type="spellStart"/>
      <w:r w:rsidR="004149CC" w:rsidRPr="004149CC">
        <w:rPr>
          <w:rFonts w:ascii="Times New Roman" w:hAnsi="Times New Roman" w:cs="Times New Roman"/>
          <w:sz w:val="24"/>
          <w:szCs w:val="24"/>
        </w:rPr>
        <w:t>GOx</w:t>
      </w:r>
      <w:proofErr w:type="spellEnd"/>
      <w:r w:rsidR="004149CC" w:rsidRPr="004149CC">
        <w:rPr>
          <w:rFonts w:ascii="Times New Roman" w:hAnsi="Times New Roman" w:cs="Times New Roman"/>
          <w:sz w:val="24"/>
          <w:szCs w:val="24"/>
        </w:rPr>
        <w:t>) on electrodes using SWNTs as electrical connectors between the enzyme redox centers and the electrode</w:t>
      </w:r>
      <w:r w:rsidR="004149CC">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4149CC">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4149CC">
        <w:rPr>
          <w:rFonts w:ascii="Times New Roman" w:hAnsi="Times New Roman" w:cs="Times New Roman"/>
          <w:sz w:val="24"/>
          <w:szCs w:val="24"/>
        </w:rPr>
        <w:fldChar w:fldCharType="end"/>
      </w:r>
      <w:r w:rsidR="00CD4EF9" w:rsidRPr="00CD4EF9">
        <w:t xml:space="preserve"> </w:t>
      </w:r>
      <w:r w:rsidR="00CD4EF9" w:rsidRPr="00CD4EF9">
        <w:rPr>
          <w:rFonts w:ascii="Times New Roman" w:hAnsi="Times New Roman" w:cs="Times New Roman"/>
          <w:sz w:val="24"/>
          <w:szCs w:val="24"/>
        </w:rPr>
        <w:t>Electrochemical biosensors based on functionalized CNTs</w:t>
      </w:r>
      <w:r w:rsidR="00CD4EF9">
        <w:rPr>
          <w:rFonts w:ascii="Times New Roman" w:hAnsi="Times New Roman" w:cs="Times New Roman"/>
          <w:sz w:val="24"/>
          <w:szCs w:val="24"/>
        </w:rPr>
        <w:t xml:space="preserve"> </w:t>
      </w:r>
      <w:r w:rsidR="00CD4EF9" w:rsidRPr="00CD4EF9">
        <w:rPr>
          <w:rFonts w:ascii="Times New Roman" w:hAnsi="Times New Roman" w:cs="Times New Roman"/>
          <w:sz w:val="24"/>
          <w:szCs w:val="24"/>
        </w:rPr>
        <w:t>have further been develope</w:t>
      </w:r>
      <w:r w:rsidR="00D23E05">
        <w:rPr>
          <w:rFonts w:ascii="Times New Roman" w:hAnsi="Times New Roman" w:cs="Times New Roman"/>
          <w:sz w:val="24"/>
          <w:szCs w:val="24"/>
        </w:rPr>
        <w:t>d for detection of nitric oxide</w:t>
      </w:r>
      <w:r w:rsidR="00CD4EF9" w:rsidRPr="00CD4EF9">
        <w:rPr>
          <w:rFonts w:ascii="Times New Roman" w:hAnsi="Times New Roman" w:cs="Times New Roman"/>
          <w:sz w:val="24"/>
          <w:szCs w:val="24"/>
        </w:rPr>
        <w:t>, epinephrine sensing, and dopamine</w:t>
      </w:r>
      <w:r w:rsidR="00D23E05">
        <w:rPr>
          <w:rFonts w:ascii="Times New Roman" w:hAnsi="Times New Roman" w:cs="Times New Roman"/>
          <w:sz w:val="24"/>
          <w:szCs w:val="24"/>
        </w:rPr>
        <w:t xml:space="preserve"> </w:t>
      </w:r>
      <w:r w:rsidR="00CD4EF9" w:rsidRPr="00CD4EF9">
        <w:rPr>
          <w:rFonts w:ascii="Times New Roman" w:hAnsi="Times New Roman" w:cs="Times New Roman"/>
          <w:sz w:val="24"/>
          <w:szCs w:val="24"/>
        </w:rPr>
        <w:t>monitoring in rat striatum</w:t>
      </w:r>
      <w:r w:rsidR="00D23E05">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ISSN":"2148-9696","abstract":"Objective: Diabetes is the major and leading cause of death, poor quality of life and organ failure which emphasizes the importance of accurate measuring of body glucose. Carbon nanotube (CNT) biosensors exhibit great sensitivity and selectivity for glucose in blood and body fluids. The most recent progresses on the development of various methods of CNT biosensors for glucose detection are summarized in this review. Methods: For this review, online search of different sources such as PubMed, ISI and Scopus resulted in finding 34 articles correlated with CNT detector and its application in diabetes sensing. Results: The results showed advanced methods of CNT sensor functionalization with various modifiers like polyaniline and techniques such as self-assembly layer-by-layer process. These point-of-care solution-phase nanotube biosensors have significant potency to monitor blood glucose non-invasively and eliminate painful finger prick procedure. Conclusion: In this study, it was concluded that appropriate surface modification of CNT biosensors could play an important role in real-time diagnosis of diabetes.Copyright © 2018 The Author(s).","author":[{"dropping-particle":"","family":"Same","given":"Saeideh","non-dropping-particle":"","parse-names":false,"suffix":""},{"dropping-particle":"","family":"Samee","given":"Golshan","non-dropping-particle":"","parse-names":false,"suffix":""}],"container-title":"Crescent Journal of Medical and Biological Sciences","id":"ITEM-1","issue":"1","issued":{"date-parts":[["2018"]]},"page":"1-6","title":"Carbon nanotube biosensor for diabetes disease","type":"article-journal","volume":"5"},"uris":["http://www.mendeley.com/documents/?uuid=43a32f4d-dd07-45f3-913d-856ffcfdd464"]},{"id":"ITEM-2","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2","issue":"OCT","issued":{"date-parts":[["2015"]]},"page":"1-21","title":"Carbon nanotube biosensors","type":"article-journal","volume":"3"},"uris":["http://www.mendeley.com/documents/?uuid=3c569b5e-1b08-4d7f-9c1b-9cf3d646d771"]}],"mendeley":{"formattedCitation":"[9], [18]","plainTextFormattedCitation":"[9], [18]","previouslyFormattedCitation":"[8], [17]"},"properties":{"noteIndex":0},"schema":"https://github.com/citation-style-language/schema/raw/master/csl-citation.json"}</w:instrText>
      </w:r>
      <w:r w:rsidR="00D23E05">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 [18]</w:t>
      </w:r>
      <w:r w:rsidR="00D23E05">
        <w:rPr>
          <w:rFonts w:ascii="Times New Roman" w:hAnsi="Times New Roman" w:cs="Times New Roman"/>
          <w:sz w:val="24"/>
          <w:szCs w:val="24"/>
        </w:rPr>
        <w:fldChar w:fldCharType="end"/>
      </w:r>
      <w:r w:rsidR="00D23E05" w:rsidRPr="00D23E05">
        <w:t xml:space="preserve"> </w:t>
      </w:r>
      <w:r w:rsidR="00D23E05" w:rsidRPr="00D23E05">
        <w:rPr>
          <w:rFonts w:ascii="Times New Roman" w:hAnsi="Times New Roman" w:cs="Times New Roman"/>
          <w:sz w:val="24"/>
          <w:szCs w:val="24"/>
        </w:rPr>
        <w:t>In current</w:t>
      </w:r>
      <w:r w:rsidR="00D23E05">
        <w:rPr>
          <w:rFonts w:ascii="Times New Roman" w:hAnsi="Times New Roman" w:cs="Times New Roman"/>
          <w:sz w:val="24"/>
          <w:szCs w:val="24"/>
        </w:rPr>
        <w:t xml:space="preserve"> discoveries</w:t>
      </w:r>
      <w:r w:rsidR="00D23E05" w:rsidRPr="00D23E05">
        <w:rPr>
          <w:rFonts w:ascii="Times New Roman" w:hAnsi="Times New Roman" w:cs="Times New Roman"/>
          <w:sz w:val="24"/>
          <w:szCs w:val="24"/>
        </w:rPr>
        <w:t xml:space="preserve">, a large variety of </w:t>
      </w:r>
      <w:proofErr w:type="spellStart"/>
      <w:r w:rsidR="00D23E05" w:rsidRPr="00D23E05">
        <w:rPr>
          <w:rFonts w:ascii="Times New Roman" w:hAnsi="Times New Roman" w:cs="Times New Roman"/>
          <w:sz w:val="24"/>
          <w:szCs w:val="24"/>
        </w:rPr>
        <w:t>amperometric</w:t>
      </w:r>
      <w:proofErr w:type="spellEnd"/>
      <w:r w:rsidR="00D23E05" w:rsidRPr="00D23E05">
        <w:rPr>
          <w:rFonts w:ascii="Times New Roman" w:hAnsi="Times New Roman" w:cs="Times New Roman"/>
          <w:sz w:val="24"/>
          <w:szCs w:val="24"/>
        </w:rPr>
        <w:t xml:space="preserve"> biosensors</w:t>
      </w:r>
      <w:r w:rsidR="00D23E05">
        <w:rPr>
          <w:rFonts w:ascii="Times New Roman" w:hAnsi="Times New Roman" w:cs="Times New Roman"/>
          <w:sz w:val="24"/>
          <w:szCs w:val="24"/>
        </w:rPr>
        <w:t xml:space="preserve"> </w:t>
      </w:r>
      <w:r w:rsidR="00D23E05" w:rsidRPr="00D23E05">
        <w:rPr>
          <w:rFonts w:ascii="Times New Roman" w:hAnsi="Times New Roman" w:cs="Times New Roman"/>
          <w:sz w:val="24"/>
          <w:szCs w:val="24"/>
        </w:rPr>
        <w:t xml:space="preserve">based on CNT-modified electrodes have been engineered. Fei and co-workers carried out </w:t>
      </w:r>
      <w:r w:rsidR="00BA3F66">
        <w:rPr>
          <w:rFonts w:ascii="Times New Roman" w:hAnsi="Times New Roman" w:cs="Times New Roman"/>
          <w:sz w:val="24"/>
          <w:szCs w:val="24"/>
        </w:rPr>
        <w:t xml:space="preserve">the </w:t>
      </w:r>
      <w:r w:rsidR="00D23E05" w:rsidRPr="00D23E05">
        <w:rPr>
          <w:rFonts w:ascii="Times New Roman" w:hAnsi="Times New Roman" w:cs="Times New Roman"/>
          <w:sz w:val="24"/>
          <w:szCs w:val="24"/>
        </w:rPr>
        <w:t>detection of cysteine on Pt/CNT electrodes by cyclic voltammetry</w:t>
      </w:r>
      <w:r w:rsidR="00D23E05">
        <w:rPr>
          <w:rFonts w:ascii="Times New Roman" w:hAnsi="Times New Roman" w:cs="Times New Roman"/>
          <w:sz w:val="24"/>
          <w:szCs w:val="24"/>
        </w:rPr>
        <w:t>.</w:t>
      </w:r>
      <w:r w:rsidR="00D23E05" w:rsidRPr="00D23E05">
        <w:t xml:space="preserve"> </w:t>
      </w:r>
      <w:proofErr w:type="spellStart"/>
      <w:r w:rsidR="00D23E05" w:rsidRPr="00D23E05">
        <w:rPr>
          <w:rFonts w:ascii="Times New Roman" w:hAnsi="Times New Roman" w:cs="Times New Roman"/>
          <w:sz w:val="24"/>
          <w:szCs w:val="24"/>
        </w:rPr>
        <w:t>Antiochia</w:t>
      </w:r>
      <w:proofErr w:type="spellEnd"/>
      <w:r w:rsidR="00D23E05" w:rsidRPr="00D23E05">
        <w:rPr>
          <w:rFonts w:ascii="Times New Roman" w:hAnsi="Times New Roman" w:cs="Times New Roman"/>
          <w:sz w:val="24"/>
          <w:szCs w:val="24"/>
        </w:rPr>
        <w:t xml:space="preserve"> et al. reported an </w:t>
      </w:r>
      <w:proofErr w:type="spellStart"/>
      <w:r w:rsidR="00B72750">
        <w:rPr>
          <w:rFonts w:ascii="Times New Roman" w:hAnsi="Times New Roman" w:cs="Times New Roman"/>
          <w:sz w:val="24"/>
          <w:szCs w:val="24"/>
        </w:rPr>
        <w:t>amperometric</w:t>
      </w:r>
      <w:proofErr w:type="spellEnd"/>
      <w:r w:rsidR="00D23E05" w:rsidRPr="00D23E05">
        <w:rPr>
          <w:rFonts w:ascii="Times New Roman" w:hAnsi="Times New Roman" w:cs="Times New Roman"/>
          <w:sz w:val="24"/>
          <w:szCs w:val="24"/>
        </w:rPr>
        <w:t xml:space="preserve"> CNT-biosensor developed by coating CNT with a polymer of </w:t>
      </w:r>
      <w:proofErr w:type="spellStart"/>
      <w:r w:rsidR="00D23E05">
        <w:rPr>
          <w:rFonts w:ascii="Times New Roman" w:hAnsi="Times New Roman" w:cs="Times New Roman"/>
          <w:sz w:val="24"/>
          <w:szCs w:val="24"/>
        </w:rPr>
        <w:t>dihydroxybenzaldehyde</w:t>
      </w:r>
      <w:proofErr w:type="spellEnd"/>
      <w:r w:rsidR="00D23E05">
        <w:rPr>
          <w:rFonts w:ascii="Times New Roman" w:hAnsi="Times New Roman" w:cs="Times New Roman"/>
          <w:sz w:val="24"/>
          <w:szCs w:val="24"/>
        </w:rPr>
        <w:t xml:space="preserve"> and </w:t>
      </w:r>
      <w:proofErr w:type="spellStart"/>
      <w:r w:rsidR="00D23E05" w:rsidRPr="00D23E05">
        <w:rPr>
          <w:rFonts w:ascii="Times New Roman" w:hAnsi="Times New Roman" w:cs="Times New Roman"/>
          <w:sz w:val="24"/>
          <w:szCs w:val="24"/>
        </w:rPr>
        <w:t>Fayazfar</w:t>
      </w:r>
      <w:proofErr w:type="spellEnd"/>
      <w:r w:rsidR="00D23E05" w:rsidRPr="00D23E05">
        <w:rPr>
          <w:rFonts w:ascii="Times New Roman" w:hAnsi="Times New Roman" w:cs="Times New Roman"/>
          <w:sz w:val="24"/>
          <w:szCs w:val="24"/>
        </w:rPr>
        <w:t xml:space="preserve"> et al. reported a new platform based on</w:t>
      </w:r>
      <w:r w:rsidR="00D23E05">
        <w:rPr>
          <w:rFonts w:ascii="Times New Roman" w:hAnsi="Times New Roman" w:cs="Times New Roman"/>
          <w:sz w:val="24"/>
          <w:szCs w:val="24"/>
        </w:rPr>
        <w:t xml:space="preserve"> </w:t>
      </w:r>
      <w:r w:rsidR="00D23E05" w:rsidRPr="00D23E05">
        <w:rPr>
          <w:rFonts w:ascii="Times New Roman" w:hAnsi="Times New Roman" w:cs="Times New Roman"/>
          <w:sz w:val="24"/>
          <w:szCs w:val="24"/>
        </w:rPr>
        <w:t>electrochemical growth of</w:t>
      </w:r>
      <w:r w:rsidR="00BA3F66">
        <w:rPr>
          <w:rFonts w:ascii="Times New Roman" w:hAnsi="Times New Roman" w:cs="Times New Roman"/>
          <w:sz w:val="24"/>
          <w:szCs w:val="24"/>
        </w:rPr>
        <w:t xml:space="preserve"> </w:t>
      </w:r>
      <w:r w:rsidR="00D23E05" w:rsidRPr="00D23E05">
        <w:rPr>
          <w:rFonts w:ascii="Times New Roman" w:hAnsi="Times New Roman" w:cs="Times New Roman"/>
          <w:sz w:val="24"/>
          <w:szCs w:val="24"/>
        </w:rPr>
        <w:t>gold nanoparticles on aligned</w:t>
      </w:r>
      <w:r w:rsidR="00BA3F66">
        <w:rPr>
          <w:rFonts w:ascii="Times New Roman" w:hAnsi="Times New Roman" w:cs="Times New Roman"/>
          <w:sz w:val="24"/>
          <w:szCs w:val="24"/>
        </w:rPr>
        <w:t xml:space="preserve"> </w:t>
      </w:r>
      <w:r w:rsidR="00D23E05" w:rsidRPr="00D23E05">
        <w:rPr>
          <w:rFonts w:ascii="Times New Roman" w:hAnsi="Times New Roman" w:cs="Times New Roman"/>
          <w:sz w:val="24"/>
          <w:szCs w:val="24"/>
        </w:rPr>
        <w:t>MWNTs for sensitive label-free DNA detection of the TP53 gene mutation</w:t>
      </w:r>
      <w:r w:rsidR="00D23E05">
        <w:rPr>
          <w:rFonts w:ascii="Times New Roman" w:hAnsi="Times New Roman" w:cs="Times New Roman"/>
          <w:sz w:val="24"/>
          <w:szCs w:val="24"/>
        </w:rPr>
        <w:t>.</w:t>
      </w:r>
      <w:r w:rsidR="00D23E05" w:rsidRPr="00D23E05">
        <w:t xml:space="preserve"> </w:t>
      </w:r>
      <w:r w:rsidR="00D23E05" w:rsidRPr="00D23E05">
        <w:rPr>
          <w:rFonts w:ascii="Times New Roman" w:hAnsi="Times New Roman" w:cs="Times New Roman"/>
          <w:sz w:val="24"/>
          <w:szCs w:val="24"/>
        </w:rPr>
        <w:t>Over the more current years</w:t>
      </w:r>
      <w:r w:rsidR="00BA3F66">
        <w:rPr>
          <w:rFonts w:ascii="Times New Roman" w:hAnsi="Times New Roman" w:cs="Times New Roman"/>
          <w:sz w:val="24"/>
          <w:szCs w:val="24"/>
        </w:rPr>
        <w:t>,</w:t>
      </w:r>
      <w:r w:rsidR="00D23E05" w:rsidRPr="00D23E05">
        <w:rPr>
          <w:rFonts w:ascii="Times New Roman" w:hAnsi="Times New Roman" w:cs="Times New Roman"/>
          <w:sz w:val="24"/>
          <w:szCs w:val="24"/>
        </w:rPr>
        <w:t xml:space="preserve"> new peers of nano-immunosensors have been engineered by immobilizing recombinant antibodies or antibody fragments onto CNTs, nanowires, </w:t>
      </w:r>
      <w:r w:rsidR="003767CA">
        <w:rPr>
          <w:rFonts w:ascii="Times New Roman" w:hAnsi="Times New Roman" w:cs="Times New Roman"/>
          <w:noProof/>
          <w:sz w:val="24"/>
          <w:szCs w:val="24"/>
        </w:rPr>
        <w:lastRenderedPageBreak/>
        <mc:AlternateContent>
          <mc:Choice Requires="am3d">
            <w:drawing>
              <wp:anchor distT="0" distB="0" distL="114300" distR="114300" simplePos="0" relativeHeight="251694080" behindDoc="0" locked="0" layoutInCell="1" allowOverlap="1" wp14:anchorId="49B31664" wp14:editId="57BE7890">
                <wp:simplePos x="0" y="0"/>
                <wp:positionH relativeFrom="column">
                  <wp:posOffset>1048068</wp:posOffset>
                </wp:positionH>
                <wp:positionV relativeFrom="paragraph">
                  <wp:posOffset>58738</wp:posOffset>
                </wp:positionV>
                <wp:extent cx="958215" cy="2043430"/>
                <wp:effectExtent l="0" t="9207" r="4127" b="4128"/>
                <wp:wrapNone/>
                <wp:docPr id="32" name="3D Model 32" descr="Dark Gray Capsul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rot="5400000">
                          <a:off x="0" y="0"/>
                          <a:ext cx="958215" cy="2043430"/>
                        </a:xfrm>
                        <a:prstGeom prst="rect">
                          <a:avLst/>
                        </a:prstGeom>
                      </am3d:spPr>
                      <am3d:camera>
                        <am3d:pos x="0" y="0" z="55557500"/>
                        <am3d:up dx="0" dy="36000000" dz="0"/>
                        <am3d:lookAt x="0" y="0" z="0"/>
                        <am3d:perspective fov="2700000"/>
                      </am3d:camera>
                      <am3d:trans>
                        <am3d:meterPerModelUnit n="7143637" d="1000000"/>
                        <am3d:preTrans dx="0" dy="-18000000" dz="1"/>
                        <am3d:scale>
                          <am3d:sx n="1000000" d="1000000"/>
                          <am3d:sy n="1000000" d="1000000"/>
                          <am3d:sz n="1000000" d="1000000"/>
                        </am3d:scale>
                        <am3d:rot ax="1049802" ay="1058188" az="327343"/>
                        <am3d:postTrans dx="0" dy="0" dz="0"/>
                      </am3d:trans>
                      <am3d:raster rName="Office3DRenderer" rVer="16.0.8326">
                        <am3d:blip r:embed="rId10"/>
                      </am3d:raster>
                      <am3d:objViewport viewportSz="230954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94080" behindDoc="0" locked="0" layoutInCell="1" allowOverlap="1" wp14:anchorId="49B31664" wp14:editId="57BE7890">
                <wp:simplePos x="0" y="0"/>
                <wp:positionH relativeFrom="column">
                  <wp:posOffset>1048068</wp:posOffset>
                </wp:positionH>
                <wp:positionV relativeFrom="paragraph">
                  <wp:posOffset>58738</wp:posOffset>
                </wp:positionV>
                <wp:extent cx="958215" cy="2043430"/>
                <wp:effectExtent l="0" t="9207" r="4127" b="4128"/>
                <wp:wrapNone/>
                <wp:docPr id="32" name="3D Model 32" descr="Dark Gray Capsul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descr="Dark Gray Capsule"/>
                        <pic:cNvPicPr>
                          <a:picLocks noGrp="1" noRot="1" noChangeAspect="1" noMove="1" noResize="1" noEditPoints="1" noAdjustHandles="1" noChangeArrowheads="1" noChangeShapeType="1" noCrop="1"/>
                        </pic:cNvPicPr>
                      </pic:nvPicPr>
                      <pic:blipFill>
                        <a:blip r:embed="rId10"/>
                        <a:stretch>
                          <a:fillRect/>
                        </a:stretch>
                      </pic:blipFill>
                      <pic:spPr>
                        <a:xfrm rot="5400000">
                          <a:off x="0" y="0"/>
                          <a:ext cx="958215" cy="204343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00D23E05" w:rsidRPr="00D23E05">
        <w:rPr>
          <w:rFonts w:ascii="Times New Roman" w:hAnsi="Times New Roman" w:cs="Times New Roman"/>
          <w:sz w:val="24"/>
          <w:szCs w:val="24"/>
        </w:rPr>
        <w:t>nanoparticles, and quantum dots, thereby enhancing binding capacity and sensitivity thresholds compared to more traditional biosensors</w:t>
      </w:r>
      <w:r w:rsidR="00834F43">
        <w:rPr>
          <w:rFonts w:ascii="Times New Roman" w:hAnsi="Times New Roman" w:cs="Times New Roman"/>
          <w:sz w:val="24"/>
          <w:szCs w:val="24"/>
        </w:rPr>
        <w:t>.</w:t>
      </w:r>
      <w:r w:rsidR="00C828C6">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C828C6">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C828C6">
        <w:rPr>
          <w:rFonts w:ascii="Times New Roman" w:hAnsi="Times New Roman" w:cs="Times New Roman"/>
          <w:sz w:val="24"/>
          <w:szCs w:val="24"/>
        </w:rPr>
        <w:fldChar w:fldCharType="end"/>
      </w:r>
    </w:p>
    <w:p w14:paraId="1D5EA7EB" w14:textId="37EE5DC1" w:rsidR="00B72750" w:rsidRDefault="00B72750" w:rsidP="00A7411D">
      <w:pPr>
        <w:tabs>
          <w:tab w:val="left" w:pos="3315"/>
        </w:tabs>
        <w:jc w:val="both"/>
        <w:rPr>
          <w:rFonts w:ascii="Times New Roman" w:hAnsi="Times New Roman" w:cs="Times New Roman"/>
          <w:sz w:val="24"/>
          <w:szCs w:val="24"/>
        </w:rPr>
      </w:pPr>
    </w:p>
    <w:p w14:paraId="535C922D" w14:textId="00C913F9"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28F6129" wp14:editId="218F27A8">
                <wp:simplePos x="0" y="0"/>
                <wp:positionH relativeFrom="column">
                  <wp:posOffset>1747079</wp:posOffset>
                </wp:positionH>
                <wp:positionV relativeFrom="paragraph">
                  <wp:posOffset>181383</wp:posOffset>
                </wp:positionV>
                <wp:extent cx="146649" cy="112143"/>
                <wp:effectExtent l="19050" t="19050" r="44450" b="21590"/>
                <wp:wrapNone/>
                <wp:docPr id="43" name="Isosceles Triangle 43"/>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C60DA3" id="Isosceles Triangle 43" o:spid="_x0000_s1026" type="#_x0000_t5" style="position:absolute;margin-left:137.55pt;margin-top:14.3pt;width:11.55pt;height:8.8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BF10FA2" wp14:editId="3756B458">
                <wp:simplePos x="0" y="0"/>
                <wp:positionH relativeFrom="column">
                  <wp:posOffset>1964672</wp:posOffset>
                </wp:positionH>
                <wp:positionV relativeFrom="paragraph">
                  <wp:posOffset>151668</wp:posOffset>
                </wp:positionV>
                <wp:extent cx="146649" cy="112143"/>
                <wp:effectExtent l="38100" t="19050" r="6350" b="40640"/>
                <wp:wrapNone/>
                <wp:docPr id="42" name="Isosceles Triangle 42"/>
                <wp:cNvGraphicFramePr/>
                <a:graphic xmlns:a="http://schemas.openxmlformats.org/drawingml/2006/main">
                  <a:graphicData uri="http://schemas.microsoft.com/office/word/2010/wordprocessingShape">
                    <wps:wsp>
                      <wps:cNvSpPr/>
                      <wps:spPr>
                        <a:xfrm rot="1227391">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42D44E" id="Isosceles Triangle 42" o:spid="_x0000_s1026" type="#_x0000_t5" style="position:absolute;margin-left:154.7pt;margin-top:11.95pt;width:11.55pt;height:8.85pt;rotation:1340638fd;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7CB44FED" wp14:editId="1451718F">
                <wp:simplePos x="0" y="0"/>
                <wp:positionH relativeFrom="column">
                  <wp:posOffset>1541145</wp:posOffset>
                </wp:positionH>
                <wp:positionV relativeFrom="paragraph">
                  <wp:posOffset>118481</wp:posOffset>
                </wp:positionV>
                <wp:extent cx="146649" cy="112143"/>
                <wp:effectExtent l="19050" t="19050" r="44450" b="21590"/>
                <wp:wrapNone/>
                <wp:docPr id="40" name="Isosceles Triangle 40"/>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8B106A" id="Isosceles Triangle 40" o:spid="_x0000_s1026" type="#_x0000_t5" style="position:absolute;margin-left:121.35pt;margin-top:9.35pt;width:11.55pt;height:8.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98E4734" wp14:editId="137E2968">
                <wp:simplePos x="0" y="0"/>
                <wp:positionH relativeFrom="column">
                  <wp:posOffset>1970652</wp:posOffset>
                </wp:positionH>
                <wp:positionV relativeFrom="paragraph">
                  <wp:posOffset>115654</wp:posOffset>
                </wp:positionV>
                <wp:extent cx="103210" cy="143633"/>
                <wp:effectExtent l="55880" t="39370" r="48260" b="0"/>
                <wp:wrapNone/>
                <wp:docPr id="39" name="Half Frame 39"/>
                <wp:cNvGraphicFramePr/>
                <a:graphic xmlns:a="http://schemas.openxmlformats.org/drawingml/2006/main">
                  <a:graphicData uri="http://schemas.microsoft.com/office/word/2010/wordprocessingShape">
                    <wps:wsp>
                      <wps:cNvSpPr/>
                      <wps:spPr>
                        <a:xfrm rot="4031605">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19F6C" id="Half Frame 39" o:spid="_x0000_s1026" style="position:absolute;margin-left:155.15pt;margin-top:9.1pt;width:8.15pt;height:11.3pt;rotation:4403588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1FC7A54" wp14:editId="6A0745EF">
                <wp:simplePos x="0" y="0"/>
                <wp:positionH relativeFrom="column">
                  <wp:posOffset>1755404</wp:posOffset>
                </wp:positionH>
                <wp:positionV relativeFrom="paragraph">
                  <wp:posOffset>50069</wp:posOffset>
                </wp:positionV>
                <wp:extent cx="103210" cy="143633"/>
                <wp:effectExtent l="55880" t="58420" r="48260" b="0"/>
                <wp:wrapNone/>
                <wp:docPr id="38" name="Half Frame 38"/>
                <wp:cNvGraphicFramePr/>
                <a:graphic xmlns:a="http://schemas.openxmlformats.org/drawingml/2006/main">
                  <a:graphicData uri="http://schemas.microsoft.com/office/word/2010/wordprocessingShape">
                    <wps:wsp>
                      <wps:cNvSpPr/>
                      <wps:spPr>
                        <a:xfrm rot="3394350">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FDE08" id="Half Frame 38" o:spid="_x0000_s1026" style="position:absolute;margin-left:138.2pt;margin-top:3.95pt;width:8.15pt;height:11.3pt;rotation:3707535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320E76E" wp14:editId="3412C2C8">
                <wp:simplePos x="0" y="0"/>
                <wp:positionH relativeFrom="column">
                  <wp:posOffset>1556234</wp:posOffset>
                </wp:positionH>
                <wp:positionV relativeFrom="paragraph">
                  <wp:posOffset>92902</wp:posOffset>
                </wp:positionV>
                <wp:extent cx="103210" cy="143633"/>
                <wp:effectExtent l="55880" t="58420" r="29210" b="0"/>
                <wp:wrapNone/>
                <wp:docPr id="37" name="Half Frame 37"/>
                <wp:cNvGraphicFramePr/>
                <a:graphic xmlns:a="http://schemas.openxmlformats.org/drawingml/2006/main">
                  <a:graphicData uri="http://schemas.microsoft.com/office/word/2010/wordprocessingShape">
                    <wps:wsp>
                      <wps:cNvSpPr/>
                      <wps:spPr>
                        <a:xfrm rot="2885743">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67C2D" id="Half Frame 37" o:spid="_x0000_s1026" style="position:absolute;margin-left:122.55pt;margin-top:7.3pt;width:8.15pt;height:11.3pt;rotation:3152001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BD2885" wp14:editId="4EC74E25">
                <wp:simplePos x="0" y="0"/>
                <wp:positionH relativeFrom="column">
                  <wp:posOffset>1457517</wp:posOffset>
                </wp:positionH>
                <wp:positionV relativeFrom="paragraph">
                  <wp:posOffset>10592</wp:posOffset>
                </wp:positionV>
                <wp:extent cx="672645" cy="543356"/>
                <wp:effectExtent l="0" t="0" r="13335" b="28575"/>
                <wp:wrapNone/>
                <wp:docPr id="33" name="Oval 33"/>
                <wp:cNvGraphicFramePr/>
                <a:graphic xmlns:a="http://schemas.openxmlformats.org/drawingml/2006/main">
                  <a:graphicData uri="http://schemas.microsoft.com/office/word/2010/wordprocessingShape">
                    <wps:wsp>
                      <wps:cNvSpPr/>
                      <wps:spPr>
                        <a:xfrm>
                          <a:off x="0" y="0"/>
                          <a:ext cx="672645" cy="543356"/>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D0803F" id="Oval 33" o:spid="_x0000_s1026" style="position:absolute;margin-left:114.75pt;margin-top:.85pt;width:52.95pt;height:4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" fillcolor="white [3201]" strokecolor="#70ad47 [3209]" strokeweight="1pt">
                <v:stroke joinstyle="miter"/>
              </v:oval>
            </w:pict>
          </mc:Fallback>
        </mc:AlternateContent>
      </w:r>
    </w:p>
    <w:p w14:paraId="21609DD8" w14:textId="77777777"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10E1C52" wp14:editId="4F0DB2F6">
                <wp:simplePos x="0" y="0"/>
                <wp:positionH relativeFrom="column">
                  <wp:posOffset>1716093</wp:posOffset>
                </wp:positionH>
                <wp:positionV relativeFrom="paragraph">
                  <wp:posOffset>83918</wp:posOffset>
                </wp:positionV>
                <wp:extent cx="146649" cy="112143"/>
                <wp:effectExtent l="19050" t="0" r="44450" b="40640"/>
                <wp:wrapNone/>
                <wp:docPr id="41" name="Isosceles Triangle 41"/>
                <wp:cNvGraphicFramePr/>
                <a:graphic xmlns:a="http://schemas.openxmlformats.org/drawingml/2006/main">
                  <a:graphicData uri="http://schemas.microsoft.com/office/word/2010/wordprocessingShape">
                    <wps:wsp>
                      <wps:cNvSpPr/>
                      <wps:spPr>
                        <a:xfrm rot="10800000">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60788A" id="Isosceles Triangle 41" o:spid="_x0000_s1026" type="#_x0000_t5" style="position:absolute;margin-left:135.15pt;margin-top:6.6pt;width:11.55pt;height:8.85pt;rotation:180;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" fillcolor="#c00000" strokecolor="#1f3763 [1604]" strokeweight="1pt"/>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59F728A" wp14:editId="5B97792F">
                <wp:simplePos x="0" y="0"/>
                <wp:positionH relativeFrom="column">
                  <wp:posOffset>1981198</wp:posOffset>
                </wp:positionH>
                <wp:positionV relativeFrom="paragraph">
                  <wp:posOffset>10077</wp:posOffset>
                </wp:positionV>
                <wp:extent cx="103210" cy="143633"/>
                <wp:effectExtent l="57150" t="0" r="68580" b="46990"/>
                <wp:wrapNone/>
                <wp:docPr id="36" name="Half Frame 36"/>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BE0D2" id="Half Frame 36" o:spid="_x0000_s1026" style="position:absolute;margin-left:156pt;margin-top:.8pt;width:8.15pt;height:11.3pt;rotation:-9199655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01DCB1E" wp14:editId="5D10D68A">
                <wp:simplePos x="0" y="0"/>
                <wp:positionH relativeFrom="column">
                  <wp:posOffset>1750242</wp:posOffset>
                </wp:positionH>
                <wp:positionV relativeFrom="paragraph">
                  <wp:posOffset>101481</wp:posOffset>
                </wp:positionV>
                <wp:extent cx="103210" cy="143633"/>
                <wp:effectExtent l="57150" t="0" r="68580" b="46990"/>
                <wp:wrapNone/>
                <wp:docPr id="35" name="Half Frame 35"/>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F7338" id="Half Frame 35" o:spid="_x0000_s1026" style="position:absolute;margin-left:137.8pt;margin-top:8pt;width:8.15pt;height:11.3pt;rotation:-9199655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29233BF" wp14:editId="6A035D7F">
                <wp:simplePos x="0" y="0"/>
                <wp:positionH relativeFrom="column">
                  <wp:posOffset>1553784</wp:posOffset>
                </wp:positionH>
                <wp:positionV relativeFrom="paragraph">
                  <wp:posOffset>32204</wp:posOffset>
                </wp:positionV>
                <wp:extent cx="103210" cy="143633"/>
                <wp:effectExtent l="57150" t="0" r="68580" b="46990"/>
                <wp:wrapNone/>
                <wp:docPr id="34" name="Half Frame 34"/>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FB1CB" id="Half Frame 34" o:spid="_x0000_s1026" style="position:absolute;margin-left:122.35pt;margin-top:2.55pt;width:8.15pt;height:11.3pt;rotation:-919965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p>
    <w:p w14:paraId="1294249D" w14:textId="787FA645" w:rsidR="00B72750" w:rsidRDefault="00B72750" w:rsidP="00A7411D">
      <w:pPr>
        <w:tabs>
          <w:tab w:val="left" w:pos="3315"/>
        </w:tabs>
        <w:jc w:val="both"/>
        <w:rPr>
          <w:rFonts w:ascii="Times New Roman" w:hAnsi="Times New Roman" w:cs="Times New Roman"/>
          <w:sz w:val="24"/>
          <w:szCs w:val="24"/>
        </w:rPr>
      </w:pPr>
    </w:p>
    <w:p w14:paraId="584D56E7" w14:textId="3DC1328F" w:rsidR="00B72750" w:rsidRPr="00857E6B" w:rsidRDefault="00857E6B" w:rsidP="00A7411D">
      <w:pPr>
        <w:tabs>
          <w:tab w:val="left" w:pos="3315"/>
        </w:tabs>
        <w:ind w:left="720"/>
        <w:jc w:val="both"/>
        <w:rPr>
          <w:rFonts w:ascii="Times New Roman" w:hAnsi="Times New Roman" w:cs="Times New Roman"/>
          <w:sz w:val="18"/>
          <w:szCs w:val="24"/>
        </w:rPr>
      </w:pPr>
      <w:r w:rsidRPr="00857E6B">
        <w:rPr>
          <w:rFonts w:ascii="Times New Roman" w:hAnsi="Times New Roman" w:cs="Times New Roman"/>
          <w:sz w:val="20"/>
          <w:szCs w:val="24"/>
        </w:rPr>
        <w:t>Fig 3: carbon Nanotube: Cancer detection, HIV virus diagnosis, DNA sensing, Glucose monitoring and Enzyme detection</w:t>
      </w:r>
      <w:r w:rsidRPr="00857E6B">
        <w:rPr>
          <w:rFonts w:ascii="Times New Roman" w:hAnsi="Times New Roman" w:cs="Times New Roman"/>
          <w:sz w:val="18"/>
          <w:szCs w:val="24"/>
        </w:rPr>
        <w:tab/>
      </w:r>
    </w:p>
    <w:p w14:paraId="2A0BBAC7" w14:textId="77777777" w:rsidR="00B72750" w:rsidRDefault="00B72750" w:rsidP="00A7411D">
      <w:pPr>
        <w:tabs>
          <w:tab w:val="left" w:pos="3315"/>
        </w:tabs>
        <w:jc w:val="both"/>
        <w:rPr>
          <w:rFonts w:ascii="Times New Roman" w:hAnsi="Times New Roman" w:cs="Times New Roman"/>
          <w:sz w:val="24"/>
          <w:szCs w:val="24"/>
        </w:rPr>
      </w:pPr>
    </w:p>
    <w:p w14:paraId="1F093C7C" w14:textId="77777777" w:rsidR="00834F43" w:rsidRPr="00F03CDF" w:rsidRDefault="00834F43"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Quantum Dots Based Biosensor:</w:t>
      </w:r>
    </w:p>
    <w:p w14:paraId="406232DE" w14:textId="173A8DB3" w:rsidR="00D8753C" w:rsidRDefault="00D8753C"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sz w:val="24"/>
          <w:szCs w:val="24"/>
        </w:rPr>
        <w:t>“A</w:t>
      </w:r>
      <w:r w:rsidRPr="00D8753C">
        <w:rPr>
          <w:rFonts w:ascii="Times New Roman" w:hAnsi="Times New Roman" w:cs="Times New Roman"/>
          <w:sz w:val="24"/>
          <w:szCs w:val="24"/>
        </w:rPr>
        <w:t xml:space="preserve"> semiconductor crystal of nanometer dimensions with distinctive conductive properties determined by its size</w:t>
      </w:r>
      <w:r>
        <w:rPr>
          <w:rFonts w:ascii="Times New Roman" w:hAnsi="Times New Roman" w:cs="Times New Roman"/>
          <w:sz w:val="24"/>
          <w:szCs w:val="24"/>
        </w:rPr>
        <w:t xml:space="preserve">”. As they have </w:t>
      </w:r>
      <w:r w:rsidR="008E42DE">
        <w:rPr>
          <w:rFonts w:ascii="Times New Roman" w:hAnsi="Times New Roman" w:cs="Times New Roman"/>
          <w:sz w:val="24"/>
          <w:szCs w:val="24"/>
        </w:rPr>
        <w:t>exceptional</w:t>
      </w:r>
      <w:r>
        <w:rPr>
          <w:rFonts w:ascii="Times New Roman" w:hAnsi="Times New Roman" w:cs="Times New Roman"/>
          <w:sz w:val="24"/>
          <w:szCs w:val="24"/>
        </w:rPr>
        <w:t xml:space="preserve"> properties of optical and fluorescence they are used extensively in biosensing </w:t>
      </w:r>
      <w:r w:rsidR="005E3629">
        <w:rPr>
          <w:rFonts w:ascii="Times New Roman" w:hAnsi="Times New Roman" w:cs="Times New Roman"/>
          <w:sz w:val="24"/>
          <w:szCs w:val="24"/>
        </w:rPr>
        <w:t>since</w:t>
      </w:r>
      <w:r>
        <w:rPr>
          <w:rFonts w:ascii="Times New Roman" w:hAnsi="Times New Roman" w:cs="Times New Roman"/>
          <w:sz w:val="24"/>
          <w:szCs w:val="24"/>
        </w:rPr>
        <w:t xml:space="preserve"> </w:t>
      </w:r>
      <w:r w:rsidR="004D0F94">
        <w:rPr>
          <w:rFonts w:ascii="Times New Roman" w:hAnsi="Times New Roman" w:cs="Times New Roman"/>
          <w:sz w:val="24"/>
          <w:szCs w:val="24"/>
        </w:rPr>
        <w:t xml:space="preserve">the </w:t>
      </w:r>
      <w:r>
        <w:rPr>
          <w:rFonts w:ascii="Times New Roman" w:hAnsi="Times New Roman" w:cs="Times New Roman"/>
          <w:sz w:val="24"/>
          <w:szCs w:val="24"/>
        </w:rPr>
        <w:t xml:space="preserve">1980s. It was discovered by </w:t>
      </w:r>
      <w:proofErr w:type="spellStart"/>
      <w:r w:rsidRPr="00D8753C">
        <w:rPr>
          <w:rFonts w:ascii="Times New Roman" w:hAnsi="Times New Roman" w:cs="Times New Roman"/>
          <w:sz w:val="24"/>
          <w:szCs w:val="24"/>
        </w:rPr>
        <w:t>Ekimov</w:t>
      </w:r>
      <w:proofErr w:type="spellEnd"/>
      <w:r w:rsidR="008E42DE">
        <w:rPr>
          <w:rFonts w:ascii="Times New Roman" w:hAnsi="Times New Roman" w:cs="Times New Roman"/>
          <w:sz w:val="24"/>
          <w:szCs w:val="24"/>
        </w:rPr>
        <w:t xml:space="preserve">. QDs have high quantum yields, narrow band emission </w:t>
      </w:r>
      <w:r w:rsidR="008E42DE" w:rsidRPr="008E42DE">
        <w:rPr>
          <w:rFonts w:ascii="Times New Roman" w:hAnsi="Times New Roman" w:cs="Times New Roman"/>
          <w:sz w:val="24"/>
          <w:szCs w:val="24"/>
        </w:rPr>
        <w:t xml:space="preserve">with a wide-ranging excitation wavelength, resistance to photobleaching, relatively lengthy luminescence lifetime (&gt;10 ns), </w:t>
      </w:r>
      <w:r w:rsidR="005E3629">
        <w:rPr>
          <w:rFonts w:ascii="Times New Roman" w:hAnsi="Times New Roman" w:cs="Times New Roman"/>
          <w:sz w:val="24"/>
          <w:szCs w:val="24"/>
        </w:rPr>
        <w:t xml:space="preserve">and </w:t>
      </w:r>
      <w:r w:rsidR="004D0F94">
        <w:rPr>
          <w:rFonts w:ascii="Times New Roman" w:hAnsi="Times New Roman" w:cs="Times New Roman"/>
          <w:sz w:val="24"/>
          <w:szCs w:val="24"/>
        </w:rPr>
        <w:t xml:space="preserve">a </w:t>
      </w:r>
      <w:r w:rsidR="008E42DE" w:rsidRPr="008E42DE">
        <w:rPr>
          <w:rFonts w:ascii="Times New Roman" w:hAnsi="Times New Roman" w:cs="Times New Roman"/>
          <w:sz w:val="24"/>
          <w:szCs w:val="24"/>
        </w:rPr>
        <w:t xml:space="preserve">high </w:t>
      </w:r>
      <w:r w:rsidR="00F03CDF">
        <w:rPr>
          <w:rFonts w:ascii="Times New Roman" w:hAnsi="Times New Roman" w:cs="Times New Roman"/>
          <w:sz w:val="24"/>
          <w:szCs w:val="24"/>
        </w:rPr>
        <w:t>surface-area-to-volume</w:t>
      </w:r>
      <w:r w:rsidR="008E42DE" w:rsidRPr="008E42DE">
        <w:rPr>
          <w:rFonts w:ascii="Times New Roman" w:hAnsi="Times New Roman" w:cs="Times New Roman"/>
          <w:sz w:val="24"/>
          <w:szCs w:val="24"/>
        </w:rPr>
        <w:t xml:space="preserve"> ratio that allows efficient functionalization with biomolecule</w:t>
      </w:r>
      <w:r w:rsidR="008E42DE">
        <w:rPr>
          <w:rFonts w:ascii="Times New Roman" w:hAnsi="Times New Roman" w:cs="Times New Roman"/>
          <w:sz w:val="24"/>
          <w:szCs w:val="24"/>
        </w:rPr>
        <w:t>s</w:t>
      </w:r>
      <w:r w:rsidR="00C424EE">
        <w:rPr>
          <w:rFonts w:ascii="Times New Roman" w:hAnsi="Times New Roman" w:cs="Times New Roman"/>
          <w:sz w:val="24"/>
          <w:szCs w:val="24"/>
        </w:rPr>
        <w:t xml:space="preserve">, </w:t>
      </w:r>
      <w:r w:rsidR="004D0F94">
        <w:rPr>
          <w:rFonts w:ascii="Times New Roman" w:hAnsi="Times New Roman" w:cs="Times New Roman"/>
          <w:sz w:val="24"/>
          <w:szCs w:val="24"/>
        </w:rPr>
        <w:t>(</w:t>
      </w:r>
      <w:r w:rsidR="00C424EE">
        <w:rPr>
          <w:rFonts w:ascii="Times New Roman" w:hAnsi="Times New Roman" w:cs="Times New Roman"/>
          <w:sz w:val="24"/>
          <w:szCs w:val="24"/>
        </w:rPr>
        <w:t>fig 4</w:t>
      </w:r>
      <w:r w:rsidR="004D0F94">
        <w:rPr>
          <w:rFonts w:ascii="Times New Roman" w:hAnsi="Times New Roman" w:cs="Times New Roman"/>
          <w:sz w:val="24"/>
          <w:szCs w:val="24"/>
        </w:rPr>
        <w:t>)</w:t>
      </w:r>
      <w:r w:rsidR="008E42DE">
        <w:rPr>
          <w:rFonts w:ascii="Times New Roman" w:hAnsi="Times New Roman" w:cs="Times New Roman"/>
          <w:sz w:val="24"/>
          <w:szCs w:val="24"/>
        </w:rPr>
        <w:t>.</w:t>
      </w:r>
      <w:r w:rsidR="008E42DE">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8E42DE">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8E42DE">
        <w:rPr>
          <w:rFonts w:ascii="Times New Roman" w:hAnsi="Times New Roman" w:cs="Times New Roman"/>
          <w:sz w:val="24"/>
          <w:szCs w:val="24"/>
        </w:rPr>
        <w:fldChar w:fldCharType="end"/>
      </w:r>
    </w:p>
    <w:p w14:paraId="124655FA" w14:textId="77777777" w:rsidR="008E42DE" w:rsidRDefault="008E42DE" w:rsidP="00A7411D">
      <w:pPr>
        <w:pStyle w:val="ListParagraph"/>
        <w:tabs>
          <w:tab w:val="left" w:pos="3315"/>
        </w:tabs>
        <w:ind w:left="0"/>
        <w:jc w:val="both"/>
        <w:rPr>
          <w:rFonts w:ascii="Times New Roman" w:hAnsi="Times New Roman" w:cs="Times New Roman"/>
          <w:sz w:val="24"/>
          <w:szCs w:val="24"/>
        </w:rPr>
      </w:pPr>
    </w:p>
    <w:p w14:paraId="2F5D1DCE" w14:textId="77777777" w:rsidR="008E42DE" w:rsidRPr="00834F43" w:rsidRDefault="00C76B99"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3056" behindDoc="0" locked="0" layoutInCell="1" allowOverlap="1" wp14:anchorId="1716CE92" wp14:editId="1E26CA86">
                <wp:simplePos x="0" y="0"/>
                <wp:positionH relativeFrom="column">
                  <wp:posOffset>895350</wp:posOffset>
                </wp:positionH>
                <wp:positionV relativeFrom="paragraph">
                  <wp:posOffset>12065</wp:posOffset>
                </wp:positionV>
                <wp:extent cx="3353435" cy="1914525"/>
                <wp:effectExtent l="0" t="0" r="18415" b="28575"/>
                <wp:wrapNone/>
                <wp:docPr id="31" name="Group 31"/>
                <wp:cNvGraphicFramePr/>
                <a:graphic xmlns:a="http://schemas.openxmlformats.org/drawingml/2006/main">
                  <a:graphicData uri="http://schemas.microsoft.com/office/word/2010/wordprocessingGroup">
                    <wpg:wgp>
                      <wpg:cNvGrpSpPr/>
                      <wpg:grpSpPr>
                        <a:xfrm>
                          <a:off x="0" y="0"/>
                          <a:ext cx="3353435" cy="1914525"/>
                          <a:chOff x="0" y="0"/>
                          <a:chExt cx="3353435" cy="1914525"/>
                        </a:xfrm>
                      </wpg:grpSpPr>
                      <wpg:graphicFrame>
                        <wpg:cNvPr id="25" name="Diagram 25"/>
                        <wpg:cNvFrPr/>
                        <wpg:xfrm>
                          <a:off x="0" y="0"/>
                          <a:ext cx="3352800" cy="1914525"/>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g:grpSp>
                        <wpg:cNvPr id="30" name="Group 30"/>
                        <wpg:cNvGrpSpPr/>
                        <wpg:grpSpPr>
                          <a:xfrm>
                            <a:off x="533400" y="552450"/>
                            <a:ext cx="2820035" cy="1266825"/>
                            <a:chOff x="0" y="0"/>
                            <a:chExt cx="2820035" cy="1266825"/>
                          </a:xfrm>
                        </wpg:grpSpPr>
                        <wps:wsp>
                          <wps:cNvPr id="26" name="Flowchart: Connector 26"/>
                          <wps:cNvSpPr/>
                          <wps:spPr>
                            <a:xfrm>
                              <a:off x="0" y="1057275"/>
                              <a:ext cx="161925" cy="1524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lowchart: Connector 27"/>
                          <wps:cNvSpPr/>
                          <wps:spPr>
                            <a:xfrm>
                              <a:off x="285750" y="1038225"/>
                              <a:ext cx="21907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Connector 28"/>
                          <wps:cNvSpPr/>
                          <wps:spPr>
                            <a:xfrm>
                              <a:off x="619125" y="1019175"/>
                              <a:ext cx="257175" cy="2476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reeform: Shape 29"/>
                          <wps:cNvSpPr/>
                          <wps:spPr>
                            <a:xfrm rot="16539174">
                              <a:off x="2200275" y="-57150"/>
                              <a:ext cx="562610" cy="676910"/>
                            </a:xfrm>
                            <a:custGeom>
                              <a:avLst/>
                              <a:gdLst>
                                <a:gd name="connsiteX0" fmla="*/ 0 w 505457"/>
                                <a:gd name="connsiteY0" fmla="*/ 20365 h 658540"/>
                                <a:gd name="connsiteX1" fmla="*/ 504825 w 505457"/>
                                <a:gd name="connsiteY1" fmla="*/ 29890 h 658540"/>
                                <a:gd name="connsiteX2" fmla="*/ 104775 w 505457"/>
                                <a:gd name="connsiteY2" fmla="*/ 306115 h 658540"/>
                                <a:gd name="connsiteX3" fmla="*/ 95250 w 505457"/>
                                <a:gd name="connsiteY3" fmla="*/ 591865 h 658540"/>
                                <a:gd name="connsiteX4" fmla="*/ 95250 w 505457"/>
                                <a:gd name="connsiteY4" fmla="*/ 658540 h 65854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05457" h="658540">
                                  <a:moveTo>
                                    <a:pt x="0" y="20365"/>
                                  </a:moveTo>
                                  <a:cubicBezTo>
                                    <a:pt x="243681" y="1315"/>
                                    <a:pt x="487363" y="-17735"/>
                                    <a:pt x="504825" y="29890"/>
                                  </a:cubicBezTo>
                                  <a:cubicBezTo>
                                    <a:pt x="522288" y="77515"/>
                                    <a:pt x="173038" y="212453"/>
                                    <a:pt x="104775" y="306115"/>
                                  </a:cubicBezTo>
                                  <a:cubicBezTo>
                                    <a:pt x="36513" y="399778"/>
                                    <a:pt x="96837" y="533128"/>
                                    <a:pt x="95250" y="591865"/>
                                  </a:cubicBezTo>
                                  <a:cubicBezTo>
                                    <a:pt x="93663" y="650602"/>
                                    <a:pt x="94456" y="654571"/>
                                    <a:pt x="95250" y="65854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47BAFA1" id="Group 31" o:spid="_x0000_s1026" style="position:absolute;margin-left:70.5pt;margin-top:.95pt;width:264.05pt;height:150.75pt;z-index:251693056" coordsize="33534,1914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5" o:spid="_x0000_s1027" type="#_x0000_t75" style="position:absolute;left:-60;top:-60;width:33709;height:193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">
                  <v:imagedata r:id="rId16" o:title=""/>
                  <o:lock v:ext="edit" aspectratio="f"/>
                </v:shape>
                <v:group id="Group 30" o:spid="_x0000_s1028" style="position:absolute;left:5334;top:5524;width:28200;height:12668" coordsize="28200,1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6" o:spid="_x0000_s1029" type="#_x0000_t120" style="position:absolute;top:10572;width:1619;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" fillcolor="#4472c4 [3204]" strokecolor="#1f3763 [1604]" strokeweight="1pt">
                    <v:stroke joinstyle="miter"/>
                  </v:shape>
                  <v:shape id="Flowchart: Connector 27" o:spid="_x0000_s1030" type="#_x0000_t120" style="position:absolute;left:2857;top:10382;width:2191;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" fillcolor="#4472c4 [3204]" strokecolor="#1f3763 [1604]" strokeweight="1pt">
                    <v:stroke joinstyle="miter"/>
                  </v:shape>
                  <v:shape id="Flowchart: Connector 28" o:spid="_x0000_s1031" type="#_x0000_t120" style="position:absolute;left:6191;top:10191;width:257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" fillcolor="#4472c4 [3204]" strokecolor="#1f3763 [1604]" strokeweight="1pt">
                    <v:stroke joinstyle="miter"/>
                  </v:shape>
                  <v:shape id="Freeform: Shape 29" o:spid="_x0000_s1032" style="position:absolute;left:22003;top:-572;width:5626;height:6769;rotation:-5527772fd;visibility:visible;mso-wrap-style:square;v-text-anchor:middle" coordsize="505457,658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" path="m,20365c243681,1315,487363,-17735,504825,29890,522288,77515,173038,212453,104775,306115,36513,399778,96837,533128,95250,591865v-1587,58737,-794,62706,,66675e" filled="f" strokecolor="#1f3763 [1604]" strokeweight="1pt">
                    <v:stroke joinstyle="miter"/>
                    <v:path arrowok="t" o:connecttype="custom" o:connectlocs="0,20933;561907,30724;116622,314654;106020,608375;106020,676910" o:connectangles="0,0,0,0,0"/>
                  </v:shape>
                </v:group>
              </v:group>
            </w:pict>
          </mc:Fallback>
        </mc:AlternateContent>
      </w:r>
    </w:p>
    <w:p w14:paraId="224D3457" w14:textId="77777777" w:rsidR="00834F43" w:rsidRDefault="00834F43" w:rsidP="00A7411D">
      <w:pPr>
        <w:tabs>
          <w:tab w:val="left" w:pos="3315"/>
        </w:tabs>
        <w:jc w:val="both"/>
        <w:rPr>
          <w:rFonts w:ascii="Times New Roman" w:hAnsi="Times New Roman" w:cs="Times New Roman"/>
          <w:sz w:val="24"/>
          <w:szCs w:val="24"/>
        </w:rPr>
      </w:pPr>
    </w:p>
    <w:p w14:paraId="06DDB28B" w14:textId="77777777" w:rsidR="00BA3F66" w:rsidRDefault="00BA3F66" w:rsidP="00A7411D">
      <w:pPr>
        <w:tabs>
          <w:tab w:val="left" w:pos="3315"/>
        </w:tabs>
        <w:jc w:val="both"/>
        <w:rPr>
          <w:rFonts w:ascii="Times New Roman" w:hAnsi="Times New Roman" w:cs="Times New Roman"/>
          <w:sz w:val="24"/>
          <w:szCs w:val="24"/>
        </w:rPr>
      </w:pPr>
    </w:p>
    <w:p w14:paraId="0217362C" w14:textId="77777777" w:rsidR="008E42DE" w:rsidRDefault="008E42DE" w:rsidP="00A7411D">
      <w:pPr>
        <w:tabs>
          <w:tab w:val="left" w:pos="3315"/>
        </w:tabs>
        <w:jc w:val="both"/>
        <w:rPr>
          <w:rFonts w:ascii="Times New Roman" w:hAnsi="Times New Roman" w:cs="Times New Roman"/>
          <w:sz w:val="24"/>
          <w:szCs w:val="24"/>
        </w:rPr>
      </w:pPr>
    </w:p>
    <w:p w14:paraId="4F85E7E3" w14:textId="77777777" w:rsidR="008E42DE" w:rsidRDefault="008E42DE" w:rsidP="00A7411D">
      <w:pPr>
        <w:tabs>
          <w:tab w:val="left" w:pos="3315"/>
        </w:tabs>
        <w:jc w:val="both"/>
        <w:rPr>
          <w:rFonts w:ascii="Times New Roman" w:hAnsi="Times New Roman" w:cs="Times New Roman"/>
          <w:sz w:val="24"/>
          <w:szCs w:val="24"/>
        </w:rPr>
      </w:pPr>
    </w:p>
    <w:p w14:paraId="5F1DC841" w14:textId="77777777" w:rsidR="008E42DE" w:rsidRDefault="008E42DE" w:rsidP="00A7411D">
      <w:pPr>
        <w:tabs>
          <w:tab w:val="left" w:pos="3315"/>
        </w:tabs>
        <w:jc w:val="both"/>
        <w:rPr>
          <w:rFonts w:ascii="Times New Roman" w:hAnsi="Times New Roman" w:cs="Times New Roman"/>
          <w:sz w:val="24"/>
          <w:szCs w:val="24"/>
        </w:rPr>
      </w:pPr>
    </w:p>
    <w:p w14:paraId="14985FD3" w14:textId="77777777" w:rsidR="008E42DE" w:rsidRDefault="008E42DE" w:rsidP="00A7411D">
      <w:pPr>
        <w:tabs>
          <w:tab w:val="left" w:pos="3315"/>
        </w:tabs>
        <w:jc w:val="both"/>
        <w:rPr>
          <w:rFonts w:ascii="Times New Roman" w:hAnsi="Times New Roman" w:cs="Times New Roman"/>
          <w:sz w:val="24"/>
          <w:szCs w:val="24"/>
        </w:rPr>
      </w:pPr>
    </w:p>
    <w:p w14:paraId="34A0DEF2" w14:textId="77777777" w:rsidR="008E42DE" w:rsidRPr="008E42DE" w:rsidRDefault="008E42DE" w:rsidP="00A7411D">
      <w:pPr>
        <w:tabs>
          <w:tab w:val="left" w:pos="3315"/>
        </w:tabs>
        <w:jc w:val="both"/>
        <w:rPr>
          <w:rFonts w:ascii="Times New Roman" w:hAnsi="Times New Roman" w:cs="Times New Roman"/>
          <w:sz w:val="20"/>
          <w:szCs w:val="24"/>
        </w:rPr>
      </w:pPr>
      <w:r w:rsidRPr="008E42DE">
        <w:rPr>
          <w:rFonts w:ascii="Times New Roman" w:hAnsi="Times New Roman" w:cs="Times New Roman"/>
          <w:sz w:val="20"/>
          <w:szCs w:val="24"/>
        </w:rPr>
        <w:t xml:space="preserve">Fig 4: Relation of quantum dot size </w:t>
      </w:r>
      <w:r w:rsidR="002D0C27">
        <w:rPr>
          <w:rFonts w:ascii="Times New Roman" w:hAnsi="Times New Roman" w:cs="Times New Roman"/>
          <w:sz w:val="20"/>
          <w:szCs w:val="24"/>
        </w:rPr>
        <w:t>and wav</w:t>
      </w:r>
      <w:r w:rsidRPr="008E42DE">
        <w:rPr>
          <w:rFonts w:ascii="Times New Roman" w:hAnsi="Times New Roman" w:cs="Times New Roman"/>
          <w:sz w:val="20"/>
          <w:szCs w:val="24"/>
        </w:rPr>
        <w:t>elength excitation</w:t>
      </w:r>
      <w:r w:rsidR="002D0C27">
        <w:rPr>
          <w:rFonts w:ascii="Times New Roman" w:hAnsi="Times New Roman" w:cs="Times New Roman"/>
          <w:sz w:val="20"/>
          <w:szCs w:val="24"/>
        </w:rPr>
        <w:t xml:space="preserve"> to </w:t>
      </w:r>
      <w:r w:rsidR="004D0F94">
        <w:rPr>
          <w:rFonts w:ascii="Times New Roman" w:hAnsi="Times New Roman" w:cs="Times New Roman"/>
          <w:sz w:val="20"/>
          <w:szCs w:val="24"/>
        </w:rPr>
        <w:t xml:space="preserve">the </w:t>
      </w:r>
      <w:r w:rsidR="002D0C27">
        <w:rPr>
          <w:rFonts w:ascii="Times New Roman" w:hAnsi="Times New Roman" w:cs="Times New Roman"/>
          <w:sz w:val="20"/>
          <w:szCs w:val="24"/>
        </w:rPr>
        <w:t xml:space="preserve">frequency </w:t>
      </w:r>
    </w:p>
    <w:p w14:paraId="1A95B3B9" w14:textId="731EFA84" w:rsidR="00BA3F66" w:rsidRDefault="00C424EE"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 xml:space="preserve">They are semiconductors composed of </w:t>
      </w:r>
      <w:proofErr w:type="spellStart"/>
      <w:r w:rsidRPr="00C424EE">
        <w:rPr>
          <w:rFonts w:ascii="Times New Roman" w:hAnsi="Times New Roman" w:cs="Times New Roman"/>
          <w:sz w:val="24"/>
          <w:szCs w:val="24"/>
        </w:rPr>
        <w:t>CdTe</w:t>
      </w:r>
      <w:proofErr w:type="spellEnd"/>
      <w:r w:rsidRPr="00C424EE">
        <w:rPr>
          <w:rFonts w:ascii="Times New Roman" w:hAnsi="Times New Roman" w:cs="Times New Roman"/>
          <w:sz w:val="24"/>
          <w:szCs w:val="24"/>
        </w:rPr>
        <w:t xml:space="preserve">, </w:t>
      </w:r>
      <w:proofErr w:type="spellStart"/>
      <w:r w:rsidRPr="00C424EE">
        <w:rPr>
          <w:rFonts w:ascii="Times New Roman" w:hAnsi="Times New Roman" w:cs="Times New Roman"/>
          <w:sz w:val="24"/>
          <w:szCs w:val="24"/>
        </w:rPr>
        <w:t>CdSe</w:t>
      </w:r>
      <w:proofErr w:type="spellEnd"/>
      <w:r w:rsidRPr="00C424EE">
        <w:rPr>
          <w:rFonts w:ascii="Times New Roman" w:hAnsi="Times New Roman" w:cs="Times New Roman"/>
          <w:sz w:val="24"/>
          <w:szCs w:val="24"/>
        </w:rPr>
        <w:t xml:space="preserve">, GaAs, </w:t>
      </w:r>
      <w:proofErr w:type="spellStart"/>
      <w:r w:rsidRPr="00C424EE">
        <w:rPr>
          <w:rFonts w:ascii="Times New Roman" w:hAnsi="Times New Roman" w:cs="Times New Roman"/>
          <w:sz w:val="24"/>
          <w:szCs w:val="24"/>
        </w:rPr>
        <w:t>PbSe</w:t>
      </w:r>
      <w:proofErr w:type="spellEnd"/>
      <w:r w:rsidRPr="00C424EE">
        <w:rPr>
          <w:rFonts w:ascii="Times New Roman" w:hAnsi="Times New Roman" w:cs="Times New Roman"/>
          <w:sz w:val="24"/>
          <w:szCs w:val="24"/>
        </w:rPr>
        <w:t xml:space="preserve">, </w:t>
      </w:r>
      <w:proofErr w:type="spellStart"/>
      <w:r w:rsidRPr="00C424EE">
        <w:rPr>
          <w:rFonts w:ascii="Times New Roman" w:hAnsi="Times New Roman" w:cs="Times New Roman"/>
          <w:sz w:val="24"/>
          <w:szCs w:val="24"/>
        </w:rPr>
        <w:t>InP</w:t>
      </w:r>
      <w:proofErr w:type="spellEnd"/>
      <w:r w:rsidRPr="00C424EE">
        <w:rPr>
          <w:rFonts w:ascii="Times New Roman" w:hAnsi="Times New Roman" w:cs="Times New Roman"/>
          <w:sz w:val="24"/>
          <w:szCs w:val="24"/>
        </w:rPr>
        <w:t>, etc.) with a diameter range of 2–10 nm</w:t>
      </w:r>
      <w:r>
        <w:rPr>
          <w:rFonts w:ascii="Times New Roman" w:hAnsi="Times New Roman" w:cs="Times New Roman"/>
          <w:sz w:val="24"/>
          <w:szCs w:val="24"/>
        </w:rPr>
        <w:t xml:space="preserve">. Since the heavy metals are involved in the synthesis QDs are considered toxic and they are less biocompatible. </w:t>
      </w:r>
      <w:r w:rsidR="007B7A56">
        <w:rPr>
          <w:rFonts w:ascii="Times New Roman" w:hAnsi="Times New Roman" w:cs="Times New Roman"/>
          <w:sz w:val="24"/>
          <w:szCs w:val="24"/>
        </w:rPr>
        <w:t>Several</w:t>
      </w:r>
      <w:r>
        <w:rPr>
          <w:rFonts w:ascii="Times New Roman" w:hAnsi="Times New Roman" w:cs="Times New Roman"/>
          <w:sz w:val="24"/>
          <w:szCs w:val="24"/>
        </w:rPr>
        <w:t xml:space="preserve"> different approaches are taken to make it biocompatible, for </w:t>
      </w:r>
      <w:r w:rsidR="00F03CDF">
        <w:rPr>
          <w:rFonts w:ascii="Times New Roman" w:hAnsi="Times New Roman" w:cs="Times New Roman"/>
          <w:sz w:val="24"/>
          <w:szCs w:val="24"/>
        </w:rPr>
        <w:t>example</w:t>
      </w:r>
      <w:r>
        <w:rPr>
          <w:rFonts w:ascii="Times New Roman" w:hAnsi="Times New Roman" w:cs="Times New Roman"/>
          <w:sz w:val="24"/>
          <w:szCs w:val="24"/>
        </w:rPr>
        <w:t xml:space="preserve">, </w:t>
      </w:r>
      <w:r w:rsidRPr="00C424EE">
        <w:rPr>
          <w:rFonts w:ascii="Times New Roman" w:hAnsi="Times New Roman" w:cs="Times New Roman"/>
          <w:sz w:val="24"/>
          <w:szCs w:val="24"/>
        </w:rPr>
        <w:t xml:space="preserve">there are </w:t>
      </w:r>
      <w:r w:rsidR="00F03CDF">
        <w:rPr>
          <w:rFonts w:ascii="Times New Roman" w:hAnsi="Times New Roman" w:cs="Times New Roman"/>
          <w:sz w:val="24"/>
          <w:szCs w:val="24"/>
        </w:rPr>
        <w:t>core-shell</w:t>
      </w:r>
      <w:r w:rsidRPr="00C424EE">
        <w:rPr>
          <w:rFonts w:ascii="Times New Roman" w:hAnsi="Times New Roman" w:cs="Times New Roman"/>
          <w:sz w:val="24"/>
          <w:szCs w:val="24"/>
        </w:rPr>
        <w:t xml:space="preserve"> assemblies in which a semiconductor shell, naturally zinc sulfide (ZnS), stabilizes the core; furthermore, an additional capping or coating using biocompatible materials or polymeric layers (such as PEG) to the QD </w:t>
      </w:r>
      <w:r w:rsidR="00F03CDF">
        <w:rPr>
          <w:rFonts w:ascii="Times New Roman" w:hAnsi="Times New Roman" w:cs="Times New Roman"/>
          <w:sz w:val="24"/>
          <w:szCs w:val="24"/>
        </w:rPr>
        <w:t>core-shell</w:t>
      </w:r>
      <w:r w:rsidRPr="00C424EE">
        <w:rPr>
          <w:rFonts w:ascii="Times New Roman" w:hAnsi="Times New Roman" w:cs="Times New Roman"/>
          <w:sz w:val="24"/>
          <w:szCs w:val="24"/>
        </w:rPr>
        <w:t xml:space="preserve"> helps to diminish toxicity</w:t>
      </w:r>
      <w:r>
        <w:rPr>
          <w:rFonts w:ascii="Times New Roman" w:hAnsi="Times New Roman" w:cs="Times New Roman"/>
          <w:sz w:val="24"/>
          <w:szCs w:val="24"/>
        </w:rPr>
        <w:t xml:space="preserve">.  These smart dots have application in </w:t>
      </w:r>
      <w:r w:rsidRPr="00C424EE">
        <w:rPr>
          <w:rFonts w:ascii="Times New Roman" w:hAnsi="Times New Roman" w:cs="Times New Roman"/>
          <w:sz w:val="24"/>
          <w:szCs w:val="24"/>
        </w:rPr>
        <w:t>immunofluorescence assays</w:t>
      </w:r>
      <w:r>
        <w:rPr>
          <w:rFonts w:ascii="Times New Roman" w:hAnsi="Times New Roman" w:cs="Times New Roman"/>
          <w:sz w:val="24"/>
          <w:szCs w:val="24"/>
        </w:rPr>
        <w:t xml:space="preserve">, as </w:t>
      </w:r>
      <w:r w:rsidR="00F03CDF">
        <w:rPr>
          <w:rFonts w:ascii="Times New Roman" w:hAnsi="Times New Roman" w:cs="Times New Roman"/>
          <w:sz w:val="24"/>
          <w:szCs w:val="24"/>
        </w:rPr>
        <w:t>a very</w:t>
      </w:r>
      <w:r>
        <w:rPr>
          <w:rFonts w:ascii="Times New Roman" w:hAnsi="Times New Roman" w:cs="Times New Roman"/>
          <w:sz w:val="24"/>
          <w:szCs w:val="24"/>
        </w:rPr>
        <w:t xml:space="preserve"> small amount is required to produce the signal. Li et. Al used lateral flow strips which had copper carrying protein to step quantitate the nitrate ceruloplasmin in blood. </w:t>
      </w:r>
      <w:r w:rsidR="00AE1FF5">
        <w:rPr>
          <w:rFonts w:ascii="Times New Roman" w:hAnsi="Times New Roman" w:cs="Times New Roman"/>
          <w:sz w:val="24"/>
          <w:szCs w:val="24"/>
        </w:rPr>
        <w:t xml:space="preserve">It has shown a very important application in </w:t>
      </w:r>
      <w:r w:rsidR="004D0F94">
        <w:rPr>
          <w:rFonts w:ascii="Times New Roman" w:hAnsi="Times New Roman" w:cs="Times New Roman"/>
          <w:sz w:val="24"/>
          <w:szCs w:val="24"/>
        </w:rPr>
        <w:t xml:space="preserve">the </w:t>
      </w:r>
      <w:r w:rsidR="00AE1FF5">
        <w:rPr>
          <w:rFonts w:ascii="Times New Roman" w:hAnsi="Times New Roman" w:cs="Times New Roman"/>
          <w:sz w:val="24"/>
          <w:szCs w:val="24"/>
        </w:rPr>
        <w:t xml:space="preserve">detection of pathogens </w:t>
      </w:r>
      <w:proofErr w:type="spellStart"/>
      <w:r w:rsidR="00AE1FF5">
        <w:rPr>
          <w:rFonts w:ascii="Times New Roman" w:hAnsi="Times New Roman" w:cs="Times New Roman"/>
          <w:sz w:val="24"/>
          <w:szCs w:val="24"/>
        </w:rPr>
        <w:t>i.e</w:t>
      </w:r>
      <w:proofErr w:type="spellEnd"/>
      <w:r w:rsidR="00AE1FF5">
        <w:rPr>
          <w:rFonts w:ascii="Times New Roman" w:hAnsi="Times New Roman" w:cs="Times New Roman"/>
          <w:sz w:val="24"/>
          <w:szCs w:val="24"/>
        </w:rPr>
        <w:t xml:space="preserve"> </w:t>
      </w:r>
      <w:r w:rsidR="00AE1FF5" w:rsidRPr="00AE1FF5">
        <w:rPr>
          <w:rFonts w:ascii="Times New Roman" w:hAnsi="Times New Roman" w:cs="Times New Roman"/>
          <w:i/>
          <w:sz w:val="24"/>
          <w:szCs w:val="24"/>
        </w:rPr>
        <w:t>E.coli</w:t>
      </w:r>
      <w:r w:rsidR="00AE1FF5">
        <w:rPr>
          <w:rFonts w:ascii="Times New Roman" w:hAnsi="Times New Roman" w:cs="Times New Roman"/>
          <w:i/>
          <w:sz w:val="24"/>
          <w:szCs w:val="24"/>
        </w:rPr>
        <w:t xml:space="preserve"> </w:t>
      </w:r>
      <w:r w:rsidR="00AE1FF5">
        <w:rPr>
          <w:rFonts w:ascii="Times New Roman" w:hAnsi="Times New Roman" w:cs="Times New Roman"/>
          <w:sz w:val="24"/>
          <w:szCs w:val="24"/>
        </w:rPr>
        <w:t xml:space="preserve"> by combining the </w:t>
      </w:r>
      <w:r w:rsidR="00AE1FF5" w:rsidRPr="00AE1FF5">
        <w:rPr>
          <w:rFonts w:ascii="Times New Roman" w:hAnsi="Times New Roman" w:cs="Times New Roman"/>
          <w:sz w:val="24"/>
          <w:szCs w:val="24"/>
        </w:rPr>
        <w:t>immunomagnetic separation (IMS) and th</w:t>
      </w:r>
      <w:r w:rsidR="00AE1FF5">
        <w:rPr>
          <w:rFonts w:ascii="Times New Roman" w:hAnsi="Times New Roman" w:cs="Times New Roman"/>
          <w:sz w:val="24"/>
          <w:szCs w:val="24"/>
        </w:rPr>
        <w:t>e QD fluorescence</w:t>
      </w:r>
      <w:r w:rsidR="00F03CDF">
        <w:rPr>
          <w:rFonts w:ascii="Times New Roman" w:hAnsi="Times New Roman" w:cs="Times New Roman"/>
          <w:sz w:val="24"/>
          <w:szCs w:val="24"/>
        </w:rPr>
        <w:t>.</w:t>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4]</w:t>
      </w:r>
      <w:r w:rsidR="00F03CDF">
        <w:rPr>
          <w:rFonts w:ascii="Times New Roman" w:hAnsi="Times New Roman" w:cs="Times New Roman"/>
          <w:sz w:val="24"/>
          <w:szCs w:val="24"/>
        </w:rPr>
        <w:fldChar w:fldCharType="end"/>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F03CDF">
        <w:rPr>
          <w:rFonts w:ascii="Times New Roman" w:hAnsi="Times New Roman" w:cs="Times New Roman"/>
          <w:sz w:val="24"/>
          <w:szCs w:val="24"/>
        </w:rPr>
        <w:fldChar w:fldCharType="end"/>
      </w:r>
      <w:r w:rsidR="00F03CDF">
        <w:rPr>
          <w:rFonts w:ascii="Times New Roman" w:hAnsi="Times New Roman" w:cs="Times New Roman"/>
          <w:sz w:val="24"/>
          <w:szCs w:val="24"/>
        </w:rPr>
        <w:t xml:space="preserve"> The iron oxide core-</w:t>
      </w:r>
      <w:r w:rsidR="00F03CDF" w:rsidRPr="00F03CDF">
        <w:rPr>
          <w:rFonts w:ascii="Times New Roman" w:hAnsi="Times New Roman" w:cs="Times New Roman"/>
          <w:sz w:val="24"/>
          <w:szCs w:val="24"/>
        </w:rPr>
        <w:t>gold shell (Fe</w:t>
      </w:r>
      <w:r w:rsidR="00F03CDF">
        <w:rPr>
          <w:rFonts w:ascii="Times New Roman" w:hAnsi="Times New Roman" w:cs="Times New Roman"/>
          <w:sz w:val="24"/>
          <w:szCs w:val="24"/>
          <w:vertAlign w:val="subscript"/>
        </w:rPr>
        <w:t>3</w:t>
      </w:r>
      <w:r w:rsidR="00F03CDF" w:rsidRPr="00F03CDF">
        <w:rPr>
          <w:rFonts w:ascii="Times New Roman" w:hAnsi="Times New Roman" w:cs="Times New Roman"/>
          <w:sz w:val="24"/>
          <w:szCs w:val="24"/>
        </w:rPr>
        <w:t>O</w:t>
      </w:r>
      <w:r w:rsidR="00F03CDF">
        <w:rPr>
          <w:rFonts w:ascii="Times New Roman" w:hAnsi="Times New Roman" w:cs="Times New Roman"/>
          <w:sz w:val="24"/>
          <w:szCs w:val="24"/>
          <w:vertAlign w:val="subscript"/>
        </w:rPr>
        <w:t>4</w:t>
      </w:r>
      <w:r w:rsidR="00F03CDF" w:rsidRPr="00F03CDF">
        <w:rPr>
          <w:rFonts w:ascii="Times New Roman" w:hAnsi="Times New Roman" w:cs="Times New Roman"/>
          <w:sz w:val="24"/>
          <w:szCs w:val="24"/>
        </w:rPr>
        <w:t xml:space="preserve">@Au) magnetic nanoparticles modified </w:t>
      </w:r>
      <w:r w:rsidR="00F03CDF" w:rsidRPr="00F03CDF">
        <w:rPr>
          <w:rFonts w:ascii="Times New Roman" w:hAnsi="Times New Roman" w:cs="Times New Roman"/>
          <w:sz w:val="24"/>
          <w:szCs w:val="24"/>
        </w:rPr>
        <w:lastRenderedPageBreak/>
        <w:t>with biotinylated antibodies c</w:t>
      </w:r>
      <w:r w:rsidR="00F03CDF">
        <w:rPr>
          <w:rFonts w:ascii="Times New Roman" w:hAnsi="Times New Roman" w:cs="Times New Roman"/>
          <w:sz w:val="24"/>
          <w:szCs w:val="24"/>
        </w:rPr>
        <w:t>aptured the E. coli in solution,</w:t>
      </w:r>
      <w:r w:rsidR="00F03CDF" w:rsidRPr="00F03CDF">
        <w:rPr>
          <w:rFonts w:ascii="Times New Roman" w:hAnsi="Times New Roman" w:cs="Times New Roman"/>
          <w:sz w:val="24"/>
          <w:szCs w:val="24"/>
        </w:rPr>
        <w:t xml:space="preserve"> and then chitosan‐coated </w:t>
      </w:r>
      <w:proofErr w:type="spellStart"/>
      <w:r w:rsidR="00F03CDF" w:rsidRPr="00F03CDF">
        <w:rPr>
          <w:rFonts w:ascii="Times New Roman" w:hAnsi="Times New Roman" w:cs="Times New Roman"/>
          <w:sz w:val="24"/>
          <w:szCs w:val="24"/>
        </w:rPr>
        <w:t>CdTe</w:t>
      </w:r>
      <w:proofErr w:type="spellEnd"/>
      <w:r w:rsidR="00F03CDF" w:rsidRPr="00F03CDF">
        <w:rPr>
          <w:rFonts w:ascii="Times New Roman" w:hAnsi="Times New Roman" w:cs="Times New Roman"/>
          <w:sz w:val="24"/>
          <w:szCs w:val="24"/>
        </w:rPr>
        <w:t xml:space="preserve"> quantum dots (</w:t>
      </w:r>
      <w:proofErr w:type="spellStart"/>
      <w:r w:rsidR="00F03CDF" w:rsidRPr="00F03CDF">
        <w:rPr>
          <w:rFonts w:ascii="Times New Roman" w:hAnsi="Times New Roman" w:cs="Times New Roman"/>
          <w:sz w:val="24"/>
          <w:szCs w:val="24"/>
        </w:rPr>
        <w:t>CdTe</w:t>
      </w:r>
      <w:proofErr w:type="spellEnd"/>
      <w:r w:rsidR="00F03CDF" w:rsidRPr="00F03CDF">
        <w:rPr>
          <w:rFonts w:ascii="Times New Roman" w:hAnsi="Times New Roman" w:cs="Times New Roman"/>
          <w:sz w:val="24"/>
          <w:szCs w:val="24"/>
        </w:rPr>
        <w:t xml:space="preserve"> QDs) modified with a secondary a</w:t>
      </w:r>
      <w:r w:rsidR="00F03CDF">
        <w:rPr>
          <w:rFonts w:ascii="Times New Roman" w:hAnsi="Times New Roman" w:cs="Times New Roman"/>
          <w:sz w:val="24"/>
          <w:szCs w:val="24"/>
        </w:rPr>
        <w:t>ntibody were added in solution</w:t>
      </w:r>
      <w:r w:rsidR="00F03CDF" w:rsidRPr="00F03CDF">
        <w:rPr>
          <w:rFonts w:ascii="Times New Roman" w:hAnsi="Times New Roman" w:cs="Times New Roman"/>
          <w:sz w:val="24"/>
          <w:szCs w:val="24"/>
        </w:rPr>
        <w:t xml:space="preserve">. The bacteria were removed from the matrix by employing </w:t>
      </w:r>
      <w:r w:rsidR="004D0F94">
        <w:rPr>
          <w:rFonts w:ascii="Times New Roman" w:hAnsi="Times New Roman" w:cs="Times New Roman"/>
          <w:sz w:val="24"/>
          <w:szCs w:val="24"/>
        </w:rPr>
        <w:t xml:space="preserve">the </w:t>
      </w:r>
      <w:r w:rsidR="00F03CDF" w:rsidRPr="00F03CDF">
        <w:rPr>
          <w:rFonts w:ascii="Times New Roman" w:hAnsi="Times New Roman" w:cs="Times New Roman"/>
          <w:sz w:val="24"/>
          <w:szCs w:val="24"/>
        </w:rPr>
        <w:t>IMS technique for fluorescence analysis</w:t>
      </w:r>
      <w:r w:rsidR="00F03CDF">
        <w:rPr>
          <w:rFonts w:ascii="Times New Roman" w:hAnsi="Times New Roman" w:cs="Times New Roman"/>
          <w:sz w:val="24"/>
          <w:szCs w:val="24"/>
        </w:rPr>
        <w:t>.</w:t>
      </w:r>
      <w:r w:rsidR="00F03CDF" w:rsidRPr="00F03CDF">
        <w:t xml:space="preserve"> </w:t>
      </w:r>
      <w:r w:rsidR="00F03CDF" w:rsidRPr="00F03CDF">
        <w:rPr>
          <w:rFonts w:ascii="Times New Roman" w:hAnsi="Times New Roman" w:cs="Times New Roman"/>
          <w:sz w:val="24"/>
          <w:szCs w:val="24"/>
        </w:rPr>
        <w:t xml:space="preserve">Xu et al. displayed that identification and specific labeling of targeted DNA sequences can be skillful by employing green, blue, and red QDs in different combinations. Peculiar spectral barcodes were obtained with the mixture of these QDs that allowed </w:t>
      </w:r>
      <w:r w:rsidR="004D0F94">
        <w:rPr>
          <w:rFonts w:ascii="Times New Roman" w:hAnsi="Times New Roman" w:cs="Times New Roman"/>
          <w:sz w:val="24"/>
          <w:szCs w:val="24"/>
        </w:rPr>
        <w:t xml:space="preserve">a </w:t>
      </w:r>
      <w:r w:rsidR="00F03CDF" w:rsidRPr="00F03CDF">
        <w:rPr>
          <w:rFonts w:ascii="Times New Roman" w:hAnsi="Times New Roman" w:cs="Times New Roman"/>
          <w:sz w:val="24"/>
          <w:szCs w:val="24"/>
        </w:rPr>
        <w:t>high degre</w:t>
      </w:r>
      <w:r w:rsidR="00F03CDF">
        <w:rPr>
          <w:rFonts w:ascii="Times New Roman" w:hAnsi="Times New Roman" w:cs="Times New Roman"/>
          <w:sz w:val="24"/>
          <w:szCs w:val="24"/>
        </w:rPr>
        <w:t>e of multiplexing, which is nec</w:t>
      </w:r>
      <w:r w:rsidR="00F03CDF" w:rsidRPr="00F03CDF">
        <w:rPr>
          <w:rFonts w:ascii="Times New Roman" w:hAnsi="Times New Roman" w:cs="Times New Roman"/>
          <w:sz w:val="24"/>
          <w:szCs w:val="24"/>
        </w:rPr>
        <w:t xml:space="preserve">essary </w:t>
      </w:r>
      <w:r w:rsidR="004D0F94">
        <w:rPr>
          <w:rFonts w:ascii="Times New Roman" w:hAnsi="Times New Roman" w:cs="Times New Roman"/>
          <w:sz w:val="24"/>
          <w:szCs w:val="24"/>
        </w:rPr>
        <w:t>for</w:t>
      </w:r>
      <w:r w:rsidR="00F03CDF" w:rsidRPr="00F03CDF">
        <w:rPr>
          <w:rFonts w:ascii="Times New Roman" w:hAnsi="Times New Roman" w:cs="Times New Roman"/>
          <w:sz w:val="24"/>
          <w:szCs w:val="24"/>
        </w:rPr>
        <w:t xml:space="preserve"> complex genetic analyses</w:t>
      </w:r>
      <w:r w:rsidR="00F03CDF">
        <w:rPr>
          <w:rFonts w:ascii="Times New Roman" w:hAnsi="Times New Roman" w:cs="Times New Roman"/>
          <w:sz w:val="24"/>
          <w:szCs w:val="24"/>
        </w:rPr>
        <w:t>.</w:t>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F03CDF">
        <w:rPr>
          <w:rFonts w:ascii="Times New Roman" w:hAnsi="Times New Roman" w:cs="Times New Roman"/>
          <w:sz w:val="24"/>
          <w:szCs w:val="24"/>
        </w:rPr>
        <w:fldChar w:fldCharType="end"/>
      </w:r>
      <w:r w:rsidR="00C76B99">
        <w:rPr>
          <w:rFonts w:ascii="Times New Roman" w:hAnsi="Times New Roman" w:cs="Times New Roman"/>
          <w:sz w:val="24"/>
          <w:szCs w:val="24"/>
        </w:rPr>
        <w:t xml:space="preserve"> Graphene quantum dots</w:t>
      </w:r>
      <w:r w:rsidR="00085BEA">
        <w:rPr>
          <w:rFonts w:ascii="Times New Roman" w:hAnsi="Times New Roman" w:cs="Times New Roman"/>
          <w:sz w:val="24"/>
          <w:szCs w:val="24"/>
        </w:rPr>
        <w:t xml:space="preserve"> (</w:t>
      </w:r>
      <w:proofErr w:type="spellStart"/>
      <w:r w:rsidR="00085BEA">
        <w:rPr>
          <w:rFonts w:ascii="Times New Roman" w:hAnsi="Times New Roman" w:cs="Times New Roman"/>
          <w:sz w:val="24"/>
          <w:szCs w:val="24"/>
        </w:rPr>
        <w:t>GDots</w:t>
      </w:r>
      <w:proofErr w:type="spellEnd"/>
      <w:r w:rsidR="00085BEA">
        <w:rPr>
          <w:rFonts w:ascii="Times New Roman" w:hAnsi="Times New Roman" w:cs="Times New Roman"/>
          <w:sz w:val="24"/>
          <w:szCs w:val="24"/>
        </w:rPr>
        <w:t>)</w:t>
      </w:r>
      <w:r w:rsidR="00C76B99">
        <w:rPr>
          <w:rFonts w:ascii="Times New Roman" w:hAnsi="Times New Roman" w:cs="Times New Roman"/>
          <w:sz w:val="24"/>
          <w:szCs w:val="24"/>
        </w:rPr>
        <w:t xml:space="preserve"> have unique properties of </w:t>
      </w:r>
      <w:r w:rsidR="00C76B99" w:rsidRPr="00C76B99">
        <w:rPr>
          <w:rFonts w:ascii="Times New Roman" w:hAnsi="Times New Roman" w:cs="Times New Roman"/>
          <w:sz w:val="24"/>
          <w:szCs w:val="24"/>
        </w:rPr>
        <w:t xml:space="preserve">quantum </w:t>
      </w:r>
      <w:r w:rsidR="00B72750" w:rsidRPr="00C76B99">
        <w:rPr>
          <w:rFonts w:ascii="Times New Roman" w:hAnsi="Times New Roman" w:cs="Times New Roman"/>
          <w:sz w:val="24"/>
          <w:szCs w:val="24"/>
        </w:rPr>
        <w:t>internment</w:t>
      </w:r>
      <w:r w:rsidR="00C76B99" w:rsidRPr="00C76B99">
        <w:rPr>
          <w:rFonts w:ascii="Times New Roman" w:hAnsi="Times New Roman" w:cs="Times New Roman"/>
          <w:sz w:val="24"/>
          <w:szCs w:val="24"/>
        </w:rPr>
        <w:t xml:space="preserve"> and zig-zag edge effects. The ultra-nanosized </w:t>
      </w:r>
      <w:proofErr w:type="spellStart"/>
      <w:r w:rsidR="00C76B99" w:rsidRPr="00C76B99">
        <w:rPr>
          <w:rFonts w:ascii="Times New Roman" w:hAnsi="Times New Roman" w:cs="Times New Roman"/>
          <w:sz w:val="24"/>
          <w:szCs w:val="24"/>
        </w:rPr>
        <w:t>G</w:t>
      </w:r>
      <w:r w:rsidR="004D0F94">
        <w:rPr>
          <w:rFonts w:ascii="Times New Roman" w:hAnsi="Times New Roman" w:cs="Times New Roman"/>
          <w:sz w:val="24"/>
          <w:szCs w:val="24"/>
        </w:rPr>
        <w:t>D</w:t>
      </w:r>
      <w:r w:rsidR="00C76B99" w:rsidRPr="00C76B99">
        <w:rPr>
          <w:rFonts w:ascii="Times New Roman" w:hAnsi="Times New Roman" w:cs="Times New Roman"/>
          <w:sz w:val="24"/>
          <w:szCs w:val="24"/>
        </w:rPr>
        <w:t>ots</w:t>
      </w:r>
      <w:proofErr w:type="spellEnd"/>
      <w:r w:rsidR="00C76B99" w:rsidRPr="00C76B99">
        <w:rPr>
          <w:rFonts w:ascii="Times New Roman" w:hAnsi="Times New Roman" w:cs="Times New Roman"/>
          <w:sz w:val="24"/>
          <w:szCs w:val="24"/>
        </w:rPr>
        <w:t xml:space="preserve"> with </w:t>
      </w:r>
      <w:r w:rsidR="004D0F94">
        <w:rPr>
          <w:rFonts w:ascii="Times New Roman" w:hAnsi="Times New Roman" w:cs="Times New Roman"/>
          <w:sz w:val="24"/>
          <w:szCs w:val="24"/>
        </w:rPr>
        <w:t xml:space="preserve">a </w:t>
      </w:r>
      <w:r w:rsidR="00C76B99" w:rsidRPr="00C76B99">
        <w:rPr>
          <w:rFonts w:ascii="Times New Roman" w:hAnsi="Times New Roman" w:cs="Times New Roman"/>
          <w:sz w:val="24"/>
          <w:szCs w:val="24"/>
        </w:rPr>
        <w:t>wide range of excitation/emis</w:t>
      </w:r>
      <w:r w:rsidR="00C76B99">
        <w:rPr>
          <w:rFonts w:ascii="Times New Roman" w:hAnsi="Times New Roman" w:cs="Times New Roman"/>
          <w:sz w:val="24"/>
          <w:szCs w:val="24"/>
        </w:rPr>
        <w:t>sion spectrum are promising asp</w:t>
      </w:r>
      <w:r w:rsidR="00C76B99" w:rsidRPr="00C76B99">
        <w:rPr>
          <w:rFonts w:ascii="Times New Roman" w:hAnsi="Times New Roman" w:cs="Times New Roman"/>
          <w:sz w:val="24"/>
          <w:szCs w:val="24"/>
        </w:rPr>
        <w:t>irants for applications in electronic, photoluminescence, electrochemical</w:t>
      </w:r>
      <w:r w:rsidR="004D0F94">
        <w:rPr>
          <w:rFonts w:ascii="Times New Roman" w:hAnsi="Times New Roman" w:cs="Times New Roman"/>
          <w:sz w:val="24"/>
          <w:szCs w:val="24"/>
        </w:rPr>
        <w:t>,</w:t>
      </w:r>
      <w:r w:rsidR="00C76B99" w:rsidRPr="00C76B99">
        <w:rPr>
          <w:rFonts w:ascii="Times New Roman" w:hAnsi="Times New Roman" w:cs="Times New Roman"/>
          <w:sz w:val="24"/>
          <w:szCs w:val="24"/>
        </w:rPr>
        <w:t xml:space="preserve"> and electrochemiluminescence sensors creation for various chemical and biological analyses</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 xml:space="preserve">The colors of </w:t>
      </w:r>
      <w:proofErr w:type="spellStart"/>
      <w:r w:rsidR="004D0F94" w:rsidRPr="004D0F94">
        <w:rPr>
          <w:rFonts w:ascii="Times New Roman" w:hAnsi="Times New Roman" w:cs="Times New Roman"/>
          <w:sz w:val="24"/>
          <w:szCs w:val="24"/>
        </w:rPr>
        <w:t>Gdots</w:t>
      </w:r>
      <w:proofErr w:type="spellEnd"/>
      <w:r w:rsidR="004D0F94" w:rsidRPr="004D0F94">
        <w:rPr>
          <w:rFonts w:ascii="Times New Roman" w:hAnsi="Times New Roman" w:cs="Times New Roman"/>
          <w:sz w:val="24"/>
          <w:szCs w:val="24"/>
        </w:rPr>
        <w:t xml:space="preserve"> are related to the basic factors such as size, shape, excitation, pH, band gap, degree of oxidation, surface functionalization, and doping of S and N. The synthesized</w:t>
      </w:r>
      <w:r w:rsidR="004D0F94">
        <w:rPr>
          <w:rFonts w:ascii="Times New Roman" w:hAnsi="Times New Roman" w:cs="Times New Roman"/>
          <w:sz w:val="24"/>
          <w:szCs w:val="24"/>
        </w:rPr>
        <w:t xml:space="preserve"> </w:t>
      </w:r>
      <w:proofErr w:type="spellStart"/>
      <w:r w:rsidR="004D0F94" w:rsidRPr="004D0F94">
        <w:rPr>
          <w:rFonts w:ascii="Times New Roman" w:hAnsi="Times New Roman" w:cs="Times New Roman"/>
          <w:sz w:val="24"/>
          <w:szCs w:val="24"/>
        </w:rPr>
        <w:t>Gdots</w:t>
      </w:r>
      <w:proofErr w:type="spellEnd"/>
      <w:r w:rsidR="004D0F94" w:rsidRPr="004D0F94">
        <w:rPr>
          <w:rFonts w:ascii="Times New Roman" w:hAnsi="Times New Roman" w:cs="Times New Roman"/>
          <w:sz w:val="24"/>
          <w:szCs w:val="24"/>
        </w:rPr>
        <w:t xml:space="preserve"> are very</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convenient for detecting any positively charged ions (cationic) such as Ag2+ and Fe3+ through charge-to-charge interactions</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 xml:space="preserve">A </w:t>
      </w:r>
      <w:proofErr w:type="spellStart"/>
      <w:r w:rsidR="00B72750">
        <w:rPr>
          <w:rFonts w:ascii="Times New Roman" w:hAnsi="Times New Roman" w:cs="Times New Roman"/>
          <w:sz w:val="24"/>
          <w:szCs w:val="24"/>
        </w:rPr>
        <w:t>Gdot</w:t>
      </w:r>
      <w:proofErr w:type="spellEnd"/>
      <w:r w:rsidR="00B72750">
        <w:rPr>
          <w:rFonts w:ascii="Times New Roman" w:hAnsi="Times New Roman" w:cs="Times New Roman"/>
          <w:sz w:val="24"/>
          <w:szCs w:val="24"/>
        </w:rPr>
        <w:t>-based</w:t>
      </w:r>
      <w:r w:rsidR="004D0F94" w:rsidRPr="004D0F94">
        <w:rPr>
          <w:rFonts w:ascii="Times New Roman" w:hAnsi="Times New Roman" w:cs="Times New Roman"/>
          <w:sz w:val="24"/>
          <w:szCs w:val="24"/>
        </w:rPr>
        <w:t xml:space="preserve"> electrochemiluminescence sensor was investigated for detecting Cd2</w:t>
      </w:r>
      <w:r w:rsidR="00B72750" w:rsidRPr="004D0F94">
        <w:rPr>
          <w:rFonts w:ascii="Times New Roman" w:hAnsi="Times New Roman" w:cs="Times New Roman"/>
          <w:sz w:val="24"/>
          <w:szCs w:val="24"/>
        </w:rPr>
        <w:t>+, cysteine</w:t>
      </w:r>
      <w:r w:rsidR="004D0F94" w:rsidRPr="004D0F94">
        <w:rPr>
          <w:rFonts w:ascii="Times New Roman" w:hAnsi="Times New Roman" w:cs="Times New Roman"/>
          <w:sz w:val="24"/>
          <w:szCs w:val="24"/>
        </w:rPr>
        <w:t xml:space="preserve">, and ATP. Low cytotoxicity, low cost, excellent solubility, and ease of labeling of </w:t>
      </w:r>
      <w:proofErr w:type="spellStart"/>
      <w:r w:rsidR="004D0F94" w:rsidRPr="004D0F94">
        <w:rPr>
          <w:rFonts w:ascii="Times New Roman" w:hAnsi="Times New Roman" w:cs="Times New Roman"/>
          <w:sz w:val="24"/>
          <w:szCs w:val="24"/>
        </w:rPr>
        <w:t>Gdots</w:t>
      </w:r>
      <w:proofErr w:type="spellEnd"/>
      <w:r w:rsidR="004D0F94" w:rsidRPr="004D0F94">
        <w:rPr>
          <w:rFonts w:ascii="Times New Roman" w:hAnsi="Times New Roman" w:cs="Times New Roman"/>
          <w:sz w:val="24"/>
          <w:szCs w:val="24"/>
        </w:rPr>
        <w:t xml:space="preserve"> are also attractive for application in </w:t>
      </w:r>
      <w:r w:rsidR="00B72750">
        <w:rPr>
          <w:rFonts w:ascii="Times New Roman" w:hAnsi="Times New Roman" w:cs="Times New Roman"/>
          <w:sz w:val="24"/>
          <w:szCs w:val="24"/>
        </w:rPr>
        <w:t xml:space="preserve">the </w:t>
      </w:r>
      <w:r w:rsidR="004D0F94" w:rsidRPr="004D0F94">
        <w:rPr>
          <w:rFonts w:ascii="Times New Roman" w:hAnsi="Times New Roman" w:cs="Times New Roman"/>
          <w:sz w:val="24"/>
          <w:szCs w:val="24"/>
        </w:rPr>
        <w:t>development of</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 xml:space="preserve">novel </w:t>
      </w:r>
      <w:r w:rsidR="00B72750">
        <w:rPr>
          <w:rFonts w:ascii="Times New Roman" w:hAnsi="Times New Roman" w:cs="Times New Roman"/>
          <w:sz w:val="24"/>
          <w:szCs w:val="24"/>
        </w:rPr>
        <w:t xml:space="preserve">electrochemical </w:t>
      </w:r>
      <w:r w:rsidR="004D0F94" w:rsidRPr="004D0F94">
        <w:rPr>
          <w:rFonts w:ascii="Times New Roman" w:hAnsi="Times New Roman" w:cs="Times New Roman"/>
          <w:sz w:val="24"/>
          <w:szCs w:val="24"/>
        </w:rPr>
        <w:t>biosensors</w:t>
      </w:r>
      <w:r w:rsidR="004D0F94">
        <w:rPr>
          <w:rFonts w:ascii="Times New Roman" w:hAnsi="Times New Roman" w:cs="Times New Roman"/>
          <w:sz w:val="24"/>
          <w:szCs w:val="24"/>
        </w:rPr>
        <w:t xml:space="preserve"> </w:t>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4]</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mendeley":{"formattedCitation":"[21]","plainTextFormattedCitation":"[21]","previouslyFormattedCitation":"[20]"},"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1]</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t xml:space="preserve"> </w:t>
      </w:r>
    </w:p>
    <w:p w14:paraId="7C1C7075" w14:textId="77777777" w:rsidR="00B72750" w:rsidRPr="007E373A" w:rsidRDefault="00B7275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MEM/NEM Biosensor:</w:t>
      </w:r>
    </w:p>
    <w:p w14:paraId="7E50CB0D" w14:textId="54802171" w:rsidR="00B72750" w:rsidRPr="00B72750" w:rsidRDefault="00D93F2B" w:rsidP="00A7411D">
      <w:pPr>
        <w:tabs>
          <w:tab w:val="left" w:pos="3315"/>
        </w:tabs>
        <w:jc w:val="both"/>
        <w:rPr>
          <w:rFonts w:ascii="Times New Roman" w:hAnsi="Times New Roman" w:cs="Times New Roman"/>
          <w:sz w:val="24"/>
          <w:szCs w:val="24"/>
        </w:rPr>
      </w:pPr>
      <w:r w:rsidRPr="00D93F2B">
        <w:rPr>
          <w:rFonts w:ascii="Times New Roman" w:hAnsi="Times New Roman" w:cs="Times New Roman"/>
          <w:sz w:val="24"/>
          <w:szCs w:val="24"/>
        </w:rPr>
        <w:t xml:space="preserve">A contemporary standard of chemical and biological sensors built on micro and nano cantilevers has been made possible by the remarkable advancements in micro and nano-electromechanical systems (MEMS; NEMS). These sensors take advantage of the mechanical energy that occurs naturally and is used as a platform for extremely sensitive chemical and biological sensors. These </w:t>
      </w:r>
      <w:proofErr w:type="spellStart"/>
      <w:r w:rsidRPr="00D93F2B">
        <w:rPr>
          <w:rFonts w:ascii="Times New Roman" w:hAnsi="Times New Roman" w:cs="Times New Roman"/>
          <w:sz w:val="24"/>
          <w:szCs w:val="24"/>
        </w:rPr>
        <w:t>nanosystems</w:t>
      </w:r>
      <w:proofErr w:type="spellEnd"/>
      <w:r w:rsidRPr="00D93F2B">
        <w:rPr>
          <w:rFonts w:ascii="Times New Roman" w:hAnsi="Times New Roman" w:cs="Times New Roman"/>
          <w:sz w:val="24"/>
          <w:szCs w:val="24"/>
        </w:rPr>
        <w:t xml:space="preserve"> offer more sensitive, specific, accurate, and profitable devices with excellent reproducibility. Three components make up NEMS/MEMS cantilever-based biosensors: Cantilever transducer element, sensing biolayer, and readout system are the first three components. In order to create micro- and nano-cantilevers, materials as diverse as silicon oxide, silicon nitride, polycrystalline silicon (polysilicon), SU-8, and metal sheets can be used in bulk or surface micromachining.</w:t>
      </w:r>
    </w:p>
    <w:p w14:paraId="7C8A9D2B" w14:textId="77777777" w:rsidR="00BA3F66" w:rsidRDefault="00BA3F66" w:rsidP="00A7411D">
      <w:pPr>
        <w:tabs>
          <w:tab w:val="left" w:pos="3315"/>
        </w:tabs>
        <w:jc w:val="both"/>
        <w:rPr>
          <w:rFonts w:ascii="Times New Roman" w:hAnsi="Times New Roman" w:cs="Times New Roman"/>
          <w:sz w:val="24"/>
          <w:szCs w:val="24"/>
        </w:rPr>
      </w:pPr>
    </w:p>
    <w:p w14:paraId="6CBC66BD" w14:textId="77777777" w:rsidR="00BA3F66" w:rsidRDefault="00F95BE0"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lastRenderedPageBreak/>
        <w:drawing>
          <wp:inline distT="0" distB="0" distL="0" distR="0" wp14:anchorId="46186869" wp14:editId="316A6F38">
            <wp:extent cx="5236210" cy="2769235"/>
            <wp:effectExtent l="0" t="0" r="2540" b="0"/>
            <wp:docPr id="46" name="Picture 46" descr="https://lh3.googleusercontent.com/7X43q65fCNUUKcA7fBnWtsyaEXwDB1_2_6mOAyG3R71KYMM-HgKwUpc5FDhJzaNyEEMEkjeZ_pOL9aTe2jJkA_30_vG3NI9k6uoYUrwFXq6wFOFqUnnKTlEA7P2uLuBEWlgAJ-dhUV8c3Vfv2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7X43q65fCNUUKcA7fBnWtsyaEXwDB1_2_6mOAyG3R71KYMM-HgKwUpc5FDhJzaNyEEMEkjeZ_pOL9aTe2jJkA_30_vG3NI9k6uoYUrwFXq6wFOFqUnnKTlEA7P2uLuBEWlgAJ-dhUV8c3Vfv2a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6210" cy="2769235"/>
                    </a:xfrm>
                    <a:prstGeom prst="rect">
                      <a:avLst/>
                    </a:prstGeom>
                    <a:noFill/>
                    <a:ln>
                      <a:noFill/>
                    </a:ln>
                  </pic:spPr>
                </pic:pic>
              </a:graphicData>
            </a:graphic>
          </wp:inline>
        </w:drawing>
      </w:r>
    </w:p>
    <w:p w14:paraId="12BE6510" w14:textId="77777777" w:rsidR="00F95BE0" w:rsidRPr="00F95BE0" w:rsidRDefault="00F95BE0" w:rsidP="00A7411D">
      <w:pPr>
        <w:pStyle w:val="NormalWeb"/>
        <w:spacing w:before="0" w:beforeAutospacing="0" w:after="0" w:afterAutospacing="0"/>
        <w:ind w:left="720"/>
        <w:jc w:val="both"/>
        <w:rPr>
          <w:sz w:val="20"/>
          <w:szCs w:val="20"/>
        </w:rPr>
      </w:pPr>
      <w:r w:rsidRPr="00F95BE0">
        <w:rPr>
          <w:color w:val="1C1D1E"/>
          <w:sz w:val="20"/>
          <w:szCs w:val="20"/>
          <w:shd w:val="clear" w:color="auto" w:fill="FFFFFF"/>
        </w:rPr>
        <w:t xml:space="preserve">Fig 5:Classification of nanomaterial according to their dimensions (Malhotra &amp; Ali, </w:t>
      </w:r>
      <w:hyperlink r:id="rId18" w:anchor="mds310156-bib-0144" w:history="1">
        <w:r w:rsidRPr="00F95BE0">
          <w:rPr>
            <w:rStyle w:val="Hyperlink"/>
            <w:color w:val="000000"/>
            <w:sz w:val="20"/>
            <w:szCs w:val="20"/>
            <w:shd w:val="clear" w:color="auto" w:fill="FFFFFF"/>
          </w:rPr>
          <w:t>2018</w:t>
        </w:r>
      </w:hyperlink>
      <w:r w:rsidRPr="00F95BE0">
        <w:rPr>
          <w:color w:val="1C1D1E"/>
          <w:sz w:val="20"/>
          <w:szCs w:val="20"/>
          <w:shd w:val="clear" w:color="auto" w:fill="FFFFFF"/>
        </w:rPr>
        <w:t>).Figure adapted with permission from Elsevier</w:t>
      </w:r>
    </w:p>
    <w:p w14:paraId="2D37C8CB" w14:textId="77777777" w:rsidR="007E373A" w:rsidRDefault="007E373A" w:rsidP="00A7411D">
      <w:pPr>
        <w:pStyle w:val="NormalWeb"/>
        <w:spacing w:before="240" w:beforeAutospacing="0" w:after="240" w:afterAutospacing="0"/>
        <w:jc w:val="both"/>
      </w:pPr>
      <w:r>
        <w:rPr>
          <w:rFonts w:ascii="Arial" w:hAnsi="Arial" w:cs="Arial"/>
          <w:b/>
          <w:bCs/>
          <w:color w:val="000000"/>
          <w:sz w:val="22"/>
          <w:szCs w:val="22"/>
        </w:rPr>
        <w:t> </w:t>
      </w:r>
      <w:r>
        <w:rPr>
          <w:rFonts w:ascii="Arial" w:hAnsi="Arial" w:cs="Arial"/>
          <w:color w:val="000000"/>
          <w:sz w:val="22"/>
          <w:szCs w:val="22"/>
        </w:rPr>
        <w:t> </w:t>
      </w:r>
      <w:r>
        <w:rPr>
          <w:b/>
          <w:bCs/>
          <w:color w:val="000000"/>
        </w:rPr>
        <w:t>3. Epitomes of Nano-Biosensor</w:t>
      </w:r>
    </w:p>
    <w:p w14:paraId="501ECD24" w14:textId="688BFA84" w:rsidR="00F95BE0" w:rsidRPr="00F95BE0" w:rsidRDefault="000B47DA" w:rsidP="00A7411D">
      <w:pPr>
        <w:tabs>
          <w:tab w:val="left" w:pos="3315"/>
        </w:tabs>
        <w:jc w:val="both"/>
        <w:rPr>
          <w:rFonts w:ascii="Times New Roman" w:hAnsi="Times New Roman" w:cs="Times New Roman"/>
          <w:sz w:val="24"/>
          <w:szCs w:val="24"/>
        </w:rPr>
      </w:pPr>
      <w:r w:rsidRPr="000B47DA">
        <w:rPr>
          <w:rFonts w:ascii="Times New Roman" w:hAnsi="Times New Roman" w:cs="Times New Roman"/>
          <w:sz w:val="24"/>
          <w:szCs w:val="24"/>
        </w:rPr>
        <w:t xml:space="preserve">To evaluate drug-target interactions, there is an increasing need for high-throughput, low-cost, extremely sensitive approaches. Biological agents such as antibodies, nucleic acids, viruses, and metabolites can all be found using a </w:t>
      </w:r>
      <w:proofErr w:type="spellStart"/>
      <w:r w:rsidRPr="000B47DA">
        <w:rPr>
          <w:rFonts w:ascii="Times New Roman" w:hAnsi="Times New Roman" w:cs="Times New Roman"/>
          <w:sz w:val="24"/>
          <w:szCs w:val="24"/>
        </w:rPr>
        <w:t>nanobiosensor</w:t>
      </w:r>
      <w:proofErr w:type="spellEnd"/>
      <w:r w:rsidRPr="000B47DA">
        <w:rPr>
          <w:rFonts w:ascii="Times New Roman" w:hAnsi="Times New Roman" w:cs="Times New Roman"/>
          <w:sz w:val="24"/>
          <w:szCs w:val="24"/>
        </w:rPr>
        <w:t xml:space="preserve">. In order to transmit data and information about the </w:t>
      </w:r>
      <w:proofErr w:type="spellStart"/>
      <w:r w:rsidRPr="000B47DA">
        <w:rPr>
          <w:rFonts w:ascii="Times New Roman" w:hAnsi="Times New Roman" w:cs="Times New Roman"/>
          <w:sz w:val="24"/>
          <w:szCs w:val="24"/>
        </w:rPr>
        <w:t>behaviour</w:t>
      </w:r>
      <w:proofErr w:type="spellEnd"/>
      <w:r w:rsidRPr="000B47DA">
        <w:rPr>
          <w:rFonts w:ascii="Times New Roman" w:hAnsi="Times New Roman" w:cs="Times New Roman"/>
          <w:sz w:val="24"/>
          <w:szCs w:val="24"/>
        </w:rPr>
        <w:t xml:space="preserve"> and characteristics of nanoscale particles to the macroscopic level, </w:t>
      </w:r>
      <w:proofErr w:type="spellStart"/>
      <w:r w:rsidRPr="000B47DA">
        <w:rPr>
          <w:rFonts w:ascii="Times New Roman" w:hAnsi="Times New Roman" w:cs="Times New Roman"/>
          <w:sz w:val="24"/>
          <w:szCs w:val="24"/>
        </w:rPr>
        <w:t>nanosensors</w:t>
      </w:r>
      <w:proofErr w:type="spellEnd"/>
      <w:r w:rsidRPr="000B47DA">
        <w:rPr>
          <w:rFonts w:ascii="Times New Roman" w:hAnsi="Times New Roman" w:cs="Times New Roman"/>
          <w:sz w:val="24"/>
          <w:szCs w:val="24"/>
        </w:rPr>
        <w:t xml:space="preserve"> operate on the nanoscale, which is measured at the level of a single molecule at a distance of 10-9 m. </w:t>
      </w:r>
      <w:proofErr w:type="spellStart"/>
      <w:r w:rsidRPr="000B47DA">
        <w:rPr>
          <w:rFonts w:ascii="Times New Roman" w:hAnsi="Times New Roman" w:cs="Times New Roman"/>
          <w:sz w:val="24"/>
          <w:szCs w:val="24"/>
        </w:rPr>
        <w:t>Nanosensors</w:t>
      </w:r>
      <w:proofErr w:type="spellEnd"/>
      <w:r w:rsidRPr="000B47DA">
        <w:rPr>
          <w:rFonts w:ascii="Times New Roman" w:hAnsi="Times New Roman" w:cs="Times New Roman"/>
          <w:sz w:val="24"/>
          <w:szCs w:val="24"/>
        </w:rPr>
        <w:t xml:space="preserve"> can be used to monitor physical factors like temperature at the nanoscale or to detect chemical or mechanical information, such as the presence of chemical species and nanoparticles. </w:t>
      </w:r>
      <w:proofErr w:type="spellStart"/>
      <w:r w:rsidRPr="000B47DA">
        <w:rPr>
          <w:rFonts w:ascii="Times New Roman" w:hAnsi="Times New Roman" w:cs="Times New Roman"/>
          <w:sz w:val="24"/>
          <w:szCs w:val="24"/>
        </w:rPr>
        <w:t>Nanosensors</w:t>
      </w:r>
      <w:proofErr w:type="spellEnd"/>
      <w:r w:rsidRPr="000B47DA">
        <w:rPr>
          <w:rFonts w:ascii="Times New Roman" w:hAnsi="Times New Roman" w:cs="Times New Roman"/>
          <w:sz w:val="24"/>
          <w:szCs w:val="24"/>
        </w:rPr>
        <w:t xml:space="preserve"> have a variety of uses, including I nanochips for identity authentication, (ii) active transport tracking devices, and (iii) virus detection and hygiene/disease control in cattle.</w:t>
      </w:r>
      <w:r w:rsidR="00F95BE0" w:rsidRPr="00F95BE0">
        <w:rPr>
          <w:rFonts w:ascii="Times New Roman" w:hAnsi="Times New Roman" w:cs="Times New Roman"/>
          <w:sz w:val="24"/>
          <w:szCs w:val="24"/>
        </w:rPr>
        <w:t xml:space="preserve">, </w:t>
      </w:r>
      <w:r>
        <w:rPr>
          <w:rFonts w:ascii="Times New Roman" w:hAnsi="Times New Roman" w:cs="Times New Roman"/>
          <w:sz w:val="24"/>
          <w:szCs w:val="24"/>
        </w:rPr>
        <w:t>fo</w:t>
      </w:r>
      <w:r w:rsidRPr="000B47DA">
        <w:rPr>
          <w:rFonts w:ascii="Times New Roman" w:hAnsi="Times New Roman" w:cs="Times New Roman"/>
          <w:sz w:val="24"/>
          <w:szCs w:val="24"/>
        </w:rPr>
        <w:t xml:space="preserve">od inspection, intelligent food packing, intelligent storage, and so forth. The basic idea is to bind desired </w:t>
      </w:r>
      <w:proofErr w:type="spellStart"/>
      <w:r w:rsidRPr="000B47DA">
        <w:rPr>
          <w:rFonts w:ascii="Times New Roman" w:hAnsi="Times New Roman" w:cs="Times New Roman"/>
          <w:sz w:val="24"/>
          <w:szCs w:val="24"/>
        </w:rPr>
        <w:t>bioanalytes</w:t>
      </w:r>
      <w:proofErr w:type="spellEnd"/>
      <w:r w:rsidRPr="000B47DA">
        <w:rPr>
          <w:rFonts w:ascii="Times New Roman" w:hAnsi="Times New Roman" w:cs="Times New Roman"/>
          <w:sz w:val="24"/>
          <w:szCs w:val="24"/>
        </w:rPr>
        <w:t xml:space="preserve"> to bioreceptors, which then modifies the physiochemical signal connected to the binding.</w:t>
      </w:r>
    </w:p>
    <w:p w14:paraId="48B0BD29"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Different types of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follow different detection principles: optical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measure the change in light intensity; electrochemical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measure the change in electrical distribution; piezoelectric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measure the change in mass; calorimetric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measure the change in heat. When an ammonia molecule is present in carbon nanotube-based sensors, it reacts with water vapor and makes the carbon nanotube more conductive by donating an electron. In contrast, if a molecule of nitrogen dioxide is present, it will make the carbon nanotube less conductive by stripping an electron from the nanotube.</w:t>
      </w:r>
    </w:p>
    <w:p w14:paraId="3F55BAFE"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Recent advances in experimental and analytical techniques have enabled researchers to explore the limits within which nanostructures can operate. These studies help one establish whether these devices provide consistent performance throughout their operational lifetime thus defining their suitability for future applications. Cantilever biosensors are ultra-high sensitivity </w:t>
      </w:r>
      <w:r w:rsidRPr="00F95BE0">
        <w:rPr>
          <w:rFonts w:ascii="Times New Roman" w:hAnsi="Times New Roman" w:cs="Times New Roman"/>
          <w:sz w:val="24"/>
          <w:szCs w:val="24"/>
        </w:rPr>
        <w:lastRenderedPageBreak/>
        <w:t>electromechanical sensors that have been successfully used for the label-free detection of large numbers of biological entities. They are emerging as a technology that appears attractive for high-throughput drug discovery applications.</w:t>
      </w:r>
    </w:p>
    <w:p w14:paraId="56F367BB" w14:textId="77777777" w:rsidR="007E373A" w:rsidRPr="007E373A" w:rsidRDefault="007E373A" w:rsidP="00A7411D">
      <w:pPr>
        <w:pStyle w:val="ListParagraph"/>
        <w:numPr>
          <w:ilvl w:val="0"/>
          <w:numId w:val="2"/>
        </w:numPr>
        <w:tabs>
          <w:tab w:val="left" w:pos="3315"/>
        </w:tabs>
        <w:jc w:val="both"/>
        <w:rPr>
          <w:rFonts w:ascii="Times New Roman" w:hAnsi="Times New Roman" w:cs="Times New Roman"/>
          <w:vanish/>
          <w:sz w:val="24"/>
          <w:szCs w:val="24"/>
        </w:rPr>
      </w:pPr>
    </w:p>
    <w:p w14:paraId="52DF596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 xml:space="preserve">Nanowire </w:t>
      </w:r>
      <w:proofErr w:type="spellStart"/>
      <w:r w:rsidRPr="007E373A">
        <w:rPr>
          <w:rFonts w:ascii="Times New Roman" w:hAnsi="Times New Roman" w:cs="Times New Roman"/>
          <w:b/>
          <w:sz w:val="24"/>
          <w:szCs w:val="24"/>
        </w:rPr>
        <w:t>nanosensors</w:t>
      </w:r>
      <w:proofErr w:type="spellEnd"/>
    </w:p>
    <w:p w14:paraId="5D74E662"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Nanowire-based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have emerged as a powerful tool due to their </w:t>
      </w:r>
      <w:proofErr w:type="spellStart"/>
      <w:r w:rsidRPr="00F95BE0">
        <w:rPr>
          <w:rFonts w:ascii="Times New Roman" w:hAnsi="Times New Roman" w:cs="Times New Roman"/>
          <w:sz w:val="24"/>
          <w:szCs w:val="24"/>
        </w:rPr>
        <w:t>ultrasensitivity</w:t>
      </w:r>
      <w:proofErr w:type="spellEnd"/>
      <w:r w:rsidRPr="00F95BE0">
        <w:rPr>
          <w:rFonts w:ascii="Times New Roman" w:hAnsi="Times New Roman" w:cs="Times New Roman"/>
          <w:sz w:val="24"/>
          <w:szCs w:val="24"/>
        </w:rPr>
        <w:t xml:space="preserve">, </w:t>
      </w:r>
      <w:proofErr w:type="spellStart"/>
      <w:r w:rsidRPr="00F95BE0">
        <w:rPr>
          <w:rFonts w:ascii="Times New Roman" w:hAnsi="Times New Roman" w:cs="Times New Roman"/>
          <w:sz w:val="24"/>
          <w:szCs w:val="24"/>
        </w:rPr>
        <w:t>ultraselectivity</w:t>
      </w:r>
      <w:proofErr w:type="spellEnd"/>
      <w:r w:rsidRPr="00F95BE0">
        <w:rPr>
          <w:rFonts w:ascii="Times New Roman" w:hAnsi="Times New Roman" w:cs="Times New Roman"/>
          <w:sz w:val="24"/>
          <w:szCs w:val="24"/>
        </w:rPr>
        <w:t xml:space="preserve">, and direct detection of chemical and biological species. These </w:t>
      </w:r>
      <w:proofErr w:type="spellStart"/>
      <w:r w:rsidRPr="00F95BE0">
        <w:rPr>
          <w:rFonts w:ascii="Times New Roman" w:hAnsi="Times New Roman" w:cs="Times New Roman"/>
          <w:sz w:val="24"/>
          <w:szCs w:val="24"/>
        </w:rPr>
        <w:t>nanosensors</w:t>
      </w:r>
      <w:proofErr w:type="spellEnd"/>
      <w:r w:rsidRPr="00F95BE0">
        <w:rPr>
          <w:rFonts w:ascii="Times New Roman" w:hAnsi="Times New Roman" w:cs="Times New Roman"/>
          <w:sz w:val="24"/>
          <w:szCs w:val="24"/>
        </w:rPr>
        <w:t xml:space="preserve"> </w:t>
      </w:r>
      <w:r w:rsidR="007E373A" w:rsidRPr="00F95BE0">
        <w:rPr>
          <w:rFonts w:ascii="Times New Roman" w:hAnsi="Times New Roman" w:cs="Times New Roman"/>
          <w:sz w:val="24"/>
          <w:szCs w:val="24"/>
        </w:rPr>
        <w:t>can</w:t>
      </w:r>
      <w:r w:rsidRPr="00F95BE0">
        <w:rPr>
          <w:rFonts w:ascii="Times New Roman" w:hAnsi="Times New Roman" w:cs="Times New Roman"/>
          <w:sz w:val="24"/>
          <w:szCs w:val="24"/>
        </w:rPr>
        <w:t xml:space="preserve"> detect proteins, small organic molecules that bind to proteins, viruses and DNA, and are used in drug discovery, disease diagnosis and genetic testing.</w:t>
      </w:r>
    </w:p>
    <w:p w14:paraId="68B71903"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Carbon nanotubes (CNTs) are one-dimensional (1-D) nanoscale structures based on graphene sheets and exhibit exotic material properties ranging from mechanical to electronic device properties [</w:t>
      </w:r>
      <w:r w:rsidR="00E774FA">
        <w:rPr>
          <w:rFonts w:ascii="Times New Roman" w:hAnsi="Times New Roman" w:cs="Times New Roman"/>
          <w:sz w:val="24"/>
          <w:szCs w:val="24"/>
        </w:rPr>
        <w:t>20</w:t>
      </w:r>
      <w:r w:rsidRPr="00F95BE0">
        <w:rPr>
          <w:rFonts w:ascii="Times New Roman" w:hAnsi="Times New Roman" w:cs="Times New Roman"/>
          <w:sz w:val="24"/>
          <w:szCs w:val="24"/>
        </w:rPr>
        <w:t>,</w:t>
      </w:r>
      <w:r w:rsidR="00821BF8">
        <w:rPr>
          <w:rFonts w:ascii="Times New Roman" w:hAnsi="Times New Roman" w:cs="Times New Roman"/>
          <w:sz w:val="24"/>
          <w:szCs w:val="24"/>
        </w:rPr>
        <w:t>21</w:t>
      </w:r>
      <w:r w:rsidRPr="00F95BE0">
        <w:rPr>
          <w:rFonts w:ascii="Times New Roman" w:hAnsi="Times New Roman" w:cs="Times New Roman"/>
          <w:sz w:val="24"/>
          <w:szCs w:val="24"/>
        </w:rPr>
        <w:t>]. The graphene-based structure of CNTs gives them unique attributes such as very high mechanical strength, ballistic charge transport, and many other electronic device properties. Since the CNT struc</w:t>
      </w:r>
      <w:r w:rsidR="00E36F51">
        <w:rPr>
          <w:rFonts w:ascii="Times New Roman" w:hAnsi="Times New Roman" w:cs="Times New Roman"/>
          <w:sz w:val="24"/>
          <w:szCs w:val="24"/>
        </w:rPr>
        <w:t>ture is derived from graphene [22</w:t>
      </w:r>
      <w:r w:rsidRPr="00F95BE0">
        <w:rPr>
          <w:rFonts w:ascii="Times New Roman" w:hAnsi="Times New Roman" w:cs="Times New Roman"/>
          <w:sz w:val="24"/>
          <w:szCs w:val="24"/>
        </w:rPr>
        <w:t>], all carbon atoms make up the entire surface, making the CNTs more unique for sensor studies. Any change in surface structure during interaction with reactant molecules results in a change in their electronic properties, enabling detection of the analyte molecules under study. In fact, the CNTs offer very good detection sensitivity for a range of analytes such as gaseous molecules, organic charge-transfer complexes, proteins, DNA and antibodies. CNT is an excellent electrical and thermal conductor. In addition, its small size leaves room for the development of an ultra-small sensor, which is in the micron or even nano rang</w:t>
      </w:r>
      <w:r w:rsidR="007E373A">
        <w:rPr>
          <w:rFonts w:ascii="Times New Roman" w:hAnsi="Times New Roman" w:cs="Times New Roman"/>
          <w:sz w:val="24"/>
          <w:szCs w:val="24"/>
        </w:rPr>
        <w:t xml:space="preserve">e. </w:t>
      </w:r>
      <w:r w:rsidRPr="00F95BE0">
        <w:rPr>
          <w:rFonts w:ascii="Times New Roman" w:hAnsi="Times New Roman" w:cs="Times New Roman"/>
          <w:sz w:val="24"/>
          <w:szCs w:val="24"/>
        </w:rPr>
        <w:t>CNT arrays are hierarchical structures with unique advantages over isolated structures. CNT-array-based nanoelectrodes, called nanoelectrode arrays (NEAs) have been investigated for their unique applications such as chemical and biological sensors [</w:t>
      </w:r>
      <w:r w:rsidR="00E36F51">
        <w:rPr>
          <w:rFonts w:ascii="Times New Roman" w:hAnsi="Times New Roman" w:cs="Times New Roman"/>
          <w:sz w:val="24"/>
          <w:szCs w:val="24"/>
        </w:rPr>
        <w:t>23-26</w:t>
      </w:r>
      <w:r w:rsidRPr="00F95BE0">
        <w:rPr>
          <w:rFonts w:ascii="Times New Roman" w:hAnsi="Times New Roman" w:cs="Times New Roman"/>
          <w:sz w:val="24"/>
          <w:szCs w:val="24"/>
        </w:rPr>
        <w:t xml:space="preserve">]. </w:t>
      </w:r>
    </w:p>
    <w:p w14:paraId="5347790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Cantilever Sensors</w:t>
      </w:r>
    </w:p>
    <w:p w14:paraId="77FA114C"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Microcantilever-based sensors offer many applications for a wide range of novel sensors in the detection of various analytes in a liquid, gaseous, or vacuum medium. These sensors offer high sensitivity, low cost, fast response, and high specificity without the need for pre-analysis labeling. Derived from</w:t>
      </w:r>
      <w:r w:rsidR="00A7411D">
        <w:rPr>
          <w:rFonts w:ascii="Times New Roman" w:hAnsi="Times New Roman" w:cs="Times New Roman"/>
          <w:sz w:val="24"/>
          <w:szCs w:val="24"/>
        </w:rPr>
        <w:t xml:space="preserve"> atomic force microscopy (AFM),[27]</w:t>
      </w:r>
      <w:r w:rsidRPr="00F95BE0">
        <w:rPr>
          <w:rFonts w:ascii="Times New Roman" w:hAnsi="Times New Roman" w:cs="Times New Roman"/>
          <w:sz w:val="24"/>
          <w:szCs w:val="24"/>
        </w:rPr>
        <w:t xml:space="preserve"> which is capable of imaging a surface with nanoscale resolution by measuring the tiny force between a sharp tip of a suspending cantilever and the surface, microcantilever sensors do not require a sharp tip or a sample surface; instead, it is used to sense a biochemical reaction taking place on the cantilever surface by measuring its nanomechanical response.</w:t>
      </w:r>
      <w:r w:rsidR="00A7411D">
        <w:rPr>
          <w:rFonts w:ascii="Times New Roman" w:hAnsi="Times New Roman" w:cs="Times New Roman"/>
          <w:sz w:val="24"/>
          <w:szCs w:val="24"/>
        </w:rPr>
        <w:t>[28]</w:t>
      </w:r>
    </w:p>
    <w:p w14:paraId="4F768D11" w14:textId="77777777" w:rsidR="00F95BE0" w:rsidRPr="00F95BE0" w:rsidRDefault="00F95BE0" w:rsidP="00A7411D">
      <w:pPr>
        <w:tabs>
          <w:tab w:val="left" w:pos="3315"/>
        </w:tabs>
        <w:jc w:val="both"/>
        <w:rPr>
          <w:rFonts w:ascii="Times New Roman" w:hAnsi="Times New Roman" w:cs="Times New Roman"/>
          <w:sz w:val="24"/>
          <w:szCs w:val="24"/>
        </w:rPr>
      </w:pPr>
    </w:p>
    <w:p w14:paraId="120E93C7" w14:textId="77777777" w:rsidR="00F95BE0" w:rsidRPr="00F95BE0" w:rsidRDefault="00F95BE0" w:rsidP="00A7411D">
      <w:pPr>
        <w:tabs>
          <w:tab w:val="left" w:pos="3315"/>
        </w:tabs>
        <w:jc w:val="both"/>
        <w:rPr>
          <w:rFonts w:ascii="Times New Roman" w:hAnsi="Times New Roman" w:cs="Times New Roman"/>
          <w:sz w:val="24"/>
          <w:szCs w:val="24"/>
        </w:rPr>
      </w:pPr>
    </w:p>
    <w:p w14:paraId="54480186" w14:textId="77777777" w:rsidR="00F95BE0" w:rsidRPr="00F95BE0" w:rsidRDefault="00F95BE0" w:rsidP="00A7411D">
      <w:pPr>
        <w:tabs>
          <w:tab w:val="left" w:pos="3315"/>
        </w:tabs>
        <w:jc w:val="both"/>
        <w:rPr>
          <w:rFonts w:ascii="Times New Roman" w:hAnsi="Times New Roman" w:cs="Times New Roman"/>
          <w:sz w:val="24"/>
          <w:szCs w:val="24"/>
        </w:rPr>
      </w:pPr>
    </w:p>
    <w:p w14:paraId="696F4F6A" w14:textId="77777777" w:rsidR="00F95BE0" w:rsidRPr="00F95BE0" w:rsidRDefault="007E373A"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lastRenderedPageBreak/>
        <w:drawing>
          <wp:anchor distT="0" distB="0" distL="114300" distR="114300" simplePos="0" relativeHeight="251714560" behindDoc="1" locked="0" layoutInCell="1" allowOverlap="1" wp14:anchorId="5B398079" wp14:editId="48028696">
            <wp:simplePos x="0" y="0"/>
            <wp:positionH relativeFrom="column">
              <wp:posOffset>284672</wp:posOffset>
            </wp:positionH>
            <wp:positionV relativeFrom="paragraph">
              <wp:posOffset>0</wp:posOffset>
            </wp:positionV>
            <wp:extent cx="5003165" cy="2087880"/>
            <wp:effectExtent l="0" t="0" r="6985" b="7620"/>
            <wp:wrapTight wrapText="bothSides">
              <wp:wrapPolygon edited="0">
                <wp:start x="0" y="0"/>
                <wp:lineTo x="0" y="21482"/>
                <wp:lineTo x="21548" y="21482"/>
                <wp:lineTo x="21548" y="0"/>
                <wp:lineTo x="0" y="0"/>
              </wp:wrapPolygon>
            </wp:wrapTight>
            <wp:docPr id="47" name="Picture 47" descr="https://lh4.googleusercontent.com/eZwxJ6L9CppICxs4897WlhPaghMPxizF6aaEYcTbDYi9qpED8Ho6epXADxLq2seBizlH1hltoRzAJhAx6V99Tu62W40Isa0Bg4EsLCvvt5lY7kbwcGF7dp0iCsaxrxCxYZgi2yuEihxM0eSMI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eZwxJ6L9CppICxs4897WlhPaghMPxizF6aaEYcTbDYi9qpED8Ho6epXADxLq2seBizlH1hltoRzAJhAx6V99Tu62W40Isa0Bg4EsLCvvt5lY7kbwcGF7dp0iCsaxrxCxYZgi2yuEihxM0eSMIf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3165" cy="2087880"/>
                    </a:xfrm>
                    <a:prstGeom prst="rect">
                      <a:avLst/>
                    </a:prstGeom>
                    <a:noFill/>
                    <a:ln>
                      <a:noFill/>
                    </a:ln>
                  </pic:spPr>
                </pic:pic>
              </a:graphicData>
            </a:graphic>
          </wp:anchor>
        </w:drawing>
      </w:r>
    </w:p>
    <w:p w14:paraId="6E467843" w14:textId="77777777" w:rsidR="00F95BE0" w:rsidRPr="00F95BE0" w:rsidRDefault="00F95BE0" w:rsidP="00A7411D">
      <w:pPr>
        <w:tabs>
          <w:tab w:val="left" w:pos="3315"/>
        </w:tabs>
        <w:jc w:val="both"/>
        <w:rPr>
          <w:rFonts w:ascii="Times New Roman" w:hAnsi="Times New Roman" w:cs="Times New Roman"/>
          <w:sz w:val="24"/>
          <w:szCs w:val="24"/>
        </w:rPr>
      </w:pPr>
    </w:p>
    <w:p w14:paraId="20808B9E" w14:textId="77777777" w:rsidR="007E373A" w:rsidRDefault="007E373A" w:rsidP="00A7411D">
      <w:pPr>
        <w:tabs>
          <w:tab w:val="left" w:pos="3315"/>
        </w:tabs>
        <w:jc w:val="both"/>
        <w:rPr>
          <w:rFonts w:ascii="Times New Roman" w:hAnsi="Times New Roman" w:cs="Times New Roman"/>
          <w:sz w:val="24"/>
          <w:szCs w:val="24"/>
        </w:rPr>
      </w:pPr>
    </w:p>
    <w:p w14:paraId="7E78E7D0" w14:textId="77777777" w:rsidR="007E373A" w:rsidRDefault="007E373A" w:rsidP="00A7411D">
      <w:pPr>
        <w:tabs>
          <w:tab w:val="left" w:pos="3315"/>
        </w:tabs>
        <w:jc w:val="both"/>
        <w:rPr>
          <w:rFonts w:ascii="Times New Roman" w:hAnsi="Times New Roman" w:cs="Times New Roman"/>
          <w:sz w:val="24"/>
          <w:szCs w:val="24"/>
        </w:rPr>
      </w:pPr>
    </w:p>
    <w:p w14:paraId="7F621856" w14:textId="77777777" w:rsidR="007E373A" w:rsidRDefault="007E373A" w:rsidP="00A7411D">
      <w:pPr>
        <w:tabs>
          <w:tab w:val="left" w:pos="3315"/>
        </w:tabs>
        <w:jc w:val="both"/>
        <w:rPr>
          <w:rFonts w:ascii="Times New Roman" w:hAnsi="Times New Roman" w:cs="Times New Roman"/>
          <w:sz w:val="24"/>
          <w:szCs w:val="24"/>
        </w:rPr>
      </w:pPr>
    </w:p>
    <w:p w14:paraId="714C8C28" w14:textId="77777777" w:rsidR="007E373A" w:rsidRDefault="007E373A" w:rsidP="00A7411D">
      <w:pPr>
        <w:tabs>
          <w:tab w:val="left" w:pos="3315"/>
        </w:tabs>
        <w:jc w:val="both"/>
        <w:rPr>
          <w:rFonts w:ascii="Times New Roman" w:hAnsi="Times New Roman" w:cs="Times New Roman"/>
          <w:sz w:val="24"/>
          <w:szCs w:val="24"/>
        </w:rPr>
      </w:pPr>
    </w:p>
    <w:p w14:paraId="20A9D08C" w14:textId="77777777" w:rsidR="007E373A" w:rsidRDefault="007E373A" w:rsidP="00A7411D">
      <w:pPr>
        <w:tabs>
          <w:tab w:val="left" w:pos="3315"/>
        </w:tabs>
        <w:jc w:val="both"/>
        <w:rPr>
          <w:rFonts w:ascii="Times New Roman" w:hAnsi="Times New Roman" w:cs="Times New Roman"/>
          <w:sz w:val="24"/>
          <w:szCs w:val="24"/>
        </w:rPr>
      </w:pPr>
    </w:p>
    <w:p w14:paraId="2DB241A2" w14:textId="77777777" w:rsidR="007E373A" w:rsidRDefault="007E373A" w:rsidP="00A7411D">
      <w:pPr>
        <w:tabs>
          <w:tab w:val="left" w:pos="3315"/>
        </w:tabs>
        <w:jc w:val="both"/>
        <w:rPr>
          <w:rFonts w:ascii="Times New Roman" w:hAnsi="Times New Roman" w:cs="Times New Roman"/>
          <w:sz w:val="24"/>
          <w:szCs w:val="24"/>
        </w:rPr>
      </w:pPr>
    </w:p>
    <w:p w14:paraId="2A8CB53A" w14:textId="77777777" w:rsidR="00F95BE0" w:rsidRPr="007E373A" w:rsidRDefault="00F95BE0" w:rsidP="00A7411D">
      <w:pPr>
        <w:tabs>
          <w:tab w:val="left" w:pos="3315"/>
        </w:tabs>
        <w:jc w:val="both"/>
        <w:rPr>
          <w:rFonts w:ascii="Times New Roman" w:hAnsi="Times New Roman" w:cs="Times New Roman"/>
          <w:sz w:val="20"/>
          <w:szCs w:val="24"/>
        </w:rPr>
      </w:pPr>
      <w:r w:rsidRPr="007E373A">
        <w:rPr>
          <w:rFonts w:ascii="Times New Roman" w:hAnsi="Times New Roman" w:cs="Times New Roman"/>
          <w:sz w:val="20"/>
          <w:szCs w:val="24"/>
        </w:rPr>
        <w:t xml:space="preserve">Med Devices &amp; Sens, Volume: 4, Issue: 1, First published: 29 November 2020, DOI: (10.1002/mds3.10156) </w:t>
      </w:r>
    </w:p>
    <w:p w14:paraId="73112F95" w14:textId="77777777" w:rsidR="00F95BE0" w:rsidRPr="007E373A" w:rsidRDefault="007E373A" w:rsidP="00A7411D">
      <w:pPr>
        <w:tabs>
          <w:tab w:val="left" w:pos="3315"/>
        </w:tabs>
        <w:jc w:val="both"/>
        <w:rPr>
          <w:rFonts w:ascii="Times New Roman" w:hAnsi="Times New Roman" w:cs="Times New Roman"/>
          <w:sz w:val="20"/>
          <w:szCs w:val="24"/>
        </w:rPr>
      </w:pPr>
      <w:r>
        <w:rPr>
          <w:rFonts w:ascii="Times New Roman" w:hAnsi="Times New Roman" w:cs="Times New Roman"/>
          <w:sz w:val="20"/>
          <w:szCs w:val="24"/>
        </w:rPr>
        <w:t xml:space="preserve">Fig 6: </w:t>
      </w:r>
      <w:r w:rsidR="00F95BE0" w:rsidRPr="007E373A">
        <w:rPr>
          <w:rFonts w:ascii="Times New Roman" w:hAnsi="Times New Roman" w:cs="Times New Roman"/>
          <w:sz w:val="20"/>
          <w:szCs w:val="24"/>
        </w:rPr>
        <w:t>Cantilever sensor operation mode: (a) detecting mass variations on the cantilever by deviations in resonance frequency; (b) bimetallic mode detecting temperature variations by a static bending; and (c, d) surface stress mode, where asymmetric molecular binding to the cantilever's top or bottom surface leads to an overall cantilever bending. For example, adsorption on the top surface can either cause tensile stress (c), bending the cantilever upwards, or compressive stress (d), bending the cantilever downwards (Fritz, 2008). Figure reproduced with permission from The Royal Society of Chemistry</w:t>
      </w:r>
    </w:p>
    <w:p w14:paraId="755B6C33" w14:textId="77777777" w:rsidR="00F95BE0" w:rsidRPr="00F95BE0" w:rsidRDefault="00F95BE0" w:rsidP="00A7411D">
      <w:pPr>
        <w:tabs>
          <w:tab w:val="left" w:pos="3315"/>
        </w:tabs>
        <w:jc w:val="both"/>
        <w:rPr>
          <w:rFonts w:ascii="Times New Roman" w:hAnsi="Times New Roman" w:cs="Times New Roman"/>
          <w:sz w:val="24"/>
          <w:szCs w:val="24"/>
        </w:rPr>
      </w:pPr>
    </w:p>
    <w:p w14:paraId="4F52D125"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The major advantages of microcantilevers sensors include label-free detection, small size, rapid response, high sensitivity, and the ability for high-throughput and multiplexed detection of various substances. Microcantilever sensors detect molecular binding on the cantilever surface through its nanomechanical motion, without the need for fluorescent or radioactive labeling. The signal transduction of microcantilever sensors is rapid because the small-scale devices have relatively high mechanical self-resonance frequencies in solution. Hence, the microcantilever platform is well suited to real-time monitoring of biomolecular interaction events on a sub-millisecond </w:t>
      </w:r>
      <w:r w:rsidR="00A7411D" w:rsidRPr="00F95BE0">
        <w:rPr>
          <w:rFonts w:ascii="Times New Roman" w:hAnsi="Times New Roman" w:cs="Times New Roman"/>
          <w:sz w:val="24"/>
          <w:szCs w:val="24"/>
        </w:rPr>
        <w:t>timescale.</w:t>
      </w:r>
      <w:r w:rsidR="00A7411D">
        <w:rPr>
          <w:rFonts w:ascii="Times New Roman" w:hAnsi="Times New Roman" w:cs="Times New Roman"/>
          <w:sz w:val="24"/>
          <w:szCs w:val="24"/>
        </w:rPr>
        <w:t xml:space="preserve"> [29]</w:t>
      </w:r>
      <w:r w:rsidRPr="00F95BE0">
        <w:rPr>
          <w:rFonts w:ascii="Times New Roman" w:hAnsi="Times New Roman" w:cs="Times New Roman"/>
          <w:sz w:val="24"/>
          <w:szCs w:val="24"/>
        </w:rPr>
        <w:t xml:space="preserve"> One of the major challenges in microcantilever biosensing research is to reliably and efficiently functionalize each suspended microcantilever beam on an array with different bio/chemical molecules. This can be done either with </w:t>
      </w:r>
      <w:r w:rsidR="00A7411D" w:rsidRPr="00F95BE0">
        <w:rPr>
          <w:rFonts w:ascii="Times New Roman" w:hAnsi="Times New Roman" w:cs="Times New Roman"/>
          <w:sz w:val="24"/>
          <w:szCs w:val="24"/>
        </w:rPr>
        <w:t>microcapillaries.</w:t>
      </w:r>
      <w:r w:rsidR="00A7411D">
        <w:rPr>
          <w:rFonts w:ascii="Times New Roman" w:hAnsi="Times New Roman" w:cs="Times New Roman"/>
          <w:sz w:val="24"/>
          <w:szCs w:val="24"/>
        </w:rPr>
        <w:t xml:space="preserve"> [30,31]</w:t>
      </w:r>
      <w:r w:rsidRPr="00F95BE0">
        <w:rPr>
          <w:rFonts w:ascii="Times New Roman" w:hAnsi="Times New Roman" w:cs="Times New Roman"/>
          <w:sz w:val="24"/>
          <w:szCs w:val="24"/>
        </w:rPr>
        <w:t xml:space="preserve"> Microcapillaries are relatively easy to handle and suitable for functionalizing cantilevers in small amounts.</w:t>
      </w:r>
    </w:p>
    <w:p w14:paraId="372E5295"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Optical sensing</w:t>
      </w:r>
    </w:p>
    <w:p w14:paraId="0722E551"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There have been many attempts at glucose monitoring using different signal transduction mechanisms as well as different glucose recognition elements. The methods used to determine the concentration of glucose in blood and body fluids can be divided into two broad groups, namely (a) spot sampling and (b) continuous glucose monitoring (CGM). Commercially available finger-prick glucometers and urine test strips demonstrate the spot sampling method of glucose estimation. Based on the positioning of the sensor as well as its design and detection mechanism, the CGM sensors are commonly classified into categories such as invasive (subcutaneous sensors, </w:t>
      </w:r>
      <w:proofErr w:type="spellStart"/>
      <w:r w:rsidRPr="00F95BE0">
        <w:rPr>
          <w:rFonts w:ascii="Times New Roman" w:hAnsi="Times New Roman" w:cs="Times New Roman"/>
          <w:sz w:val="24"/>
          <w:szCs w:val="24"/>
        </w:rPr>
        <w:t>microdialysis</w:t>
      </w:r>
      <w:proofErr w:type="spellEnd"/>
      <w:r w:rsidRPr="00F95BE0">
        <w:rPr>
          <w:rFonts w:ascii="Times New Roman" w:hAnsi="Times New Roman" w:cs="Times New Roman"/>
          <w:sz w:val="24"/>
          <w:szCs w:val="24"/>
        </w:rPr>
        <w:t xml:space="preserve"> modules, intravenously implantable sensors), minimally invasive (micropore, microneedle) and noninvasive (transdermal and optical) methods</w:t>
      </w:r>
    </w:p>
    <w:p w14:paraId="60C3F6F7"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lastRenderedPageBreak/>
        <w:t xml:space="preserve">Most of the commercially available glucose sensors are designed and developed with the intention of detecting blood glucose concentration, </w:t>
      </w:r>
      <w:proofErr w:type="spellStart"/>
      <w:r w:rsidRPr="00F95BE0">
        <w:rPr>
          <w:rFonts w:ascii="Times New Roman" w:hAnsi="Times New Roman" w:cs="Times New Roman"/>
          <w:sz w:val="24"/>
          <w:szCs w:val="24"/>
        </w:rPr>
        <w:t>i</w:t>
      </w:r>
      <w:proofErr w:type="spellEnd"/>
      <w:r w:rsidRPr="00F95BE0">
        <w:rPr>
          <w:rFonts w:ascii="Times New Roman" w:hAnsi="Times New Roman" w:cs="Times New Roman"/>
          <w:sz w:val="24"/>
          <w:szCs w:val="24"/>
        </w:rPr>
        <w:t>. H. to target extracellular glucose. Nevertheless, the monitoring or visualization of intracellular glucose in living cells has recently received much attention due to the need to elucidate mechanisms underlying the development of insulin resistance syndrome in diabetics. Intracellular glucose, unlike glucose-6-phosphate, has not often been considered as a signaling molecule for glucose repression and other glucose-triggered regulatory events, probably because of their allegedly low concentration, but mainly because of the lack of suitable methods to measure intracellular glucose concentration to be followed in living cells.</w:t>
      </w:r>
    </w:p>
    <w:p w14:paraId="58E657D1" w14:textId="66663E5C" w:rsid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One of the most widely reported FRET designs for glucose sensing employs </w:t>
      </w:r>
      <w:r w:rsidR="00A7411D">
        <w:rPr>
          <w:rFonts w:ascii="Times New Roman" w:hAnsi="Times New Roman" w:cs="Times New Roman"/>
          <w:sz w:val="24"/>
          <w:szCs w:val="24"/>
        </w:rPr>
        <w:t>Concanavalin A (</w:t>
      </w:r>
      <w:proofErr w:type="spellStart"/>
      <w:r w:rsidR="00A7411D">
        <w:rPr>
          <w:rFonts w:ascii="Times New Roman" w:hAnsi="Times New Roman" w:cs="Times New Roman"/>
          <w:sz w:val="24"/>
          <w:szCs w:val="24"/>
        </w:rPr>
        <w:t>ConA</w:t>
      </w:r>
      <w:proofErr w:type="spellEnd"/>
      <w:r w:rsidR="00A7411D">
        <w:rPr>
          <w:rFonts w:ascii="Times New Roman" w:hAnsi="Times New Roman" w:cs="Times New Roman"/>
          <w:sz w:val="24"/>
          <w:szCs w:val="24"/>
        </w:rPr>
        <w:t>).[32]</w:t>
      </w:r>
      <w:r w:rsidRPr="00F95BE0">
        <w:rPr>
          <w:rFonts w:ascii="Times New Roman" w:hAnsi="Times New Roman" w:cs="Times New Roman"/>
          <w:sz w:val="24"/>
          <w:szCs w:val="24"/>
        </w:rPr>
        <w:t xml:space="preserve"> Concanavalin A is a plant lectin protein originally extracted from the jack-bean, Canavalia </w:t>
      </w:r>
      <w:proofErr w:type="spellStart"/>
      <w:r w:rsidRPr="00F95BE0">
        <w:rPr>
          <w:rFonts w:ascii="Times New Roman" w:hAnsi="Times New Roman" w:cs="Times New Roman"/>
          <w:sz w:val="24"/>
          <w:szCs w:val="24"/>
        </w:rPr>
        <w:t>ensiformis</w:t>
      </w:r>
      <w:proofErr w:type="spellEnd"/>
      <w:r w:rsidRPr="00F95BE0">
        <w:rPr>
          <w:rFonts w:ascii="Times New Roman" w:hAnsi="Times New Roman" w:cs="Times New Roman"/>
          <w:sz w:val="24"/>
          <w:szCs w:val="24"/>
        </w:rPr>
        <w:t>. It selectively binds to α-</w:t>
      </w:r>
      <w:proofErr w:type="spellStart"/>
      <w:r w:rsidRPr="00F95BE0">
        <w:rPr>
          <w:rFonts w:ascii="Times New Roman" w:hAnsi="Times New Roman" w:cs="Times New Roman"/>
          <w:sz w:val="24"/>
          <w:szCs w:val="24"/>
        </w:rPr>
        <w:t>mannopyranosyl</w:t>
      </w:r>
      <w:proofErr w:type="spellEnd"/>
      <w:r w:rsidRPr="00F95BE0">
        <w:rPr>
          <w:rFonts w:ascii="Times New Roman" w:hAnsi="Times New Roman" w:cs="Times New Roman"/>
          <w:sz w:val="24"/>
          <w:szCs w:val="24"/>
        </w:rPr>
        <w:t xml:space="preserve"> and α-glucopyranosyl residues found in various sugars, glycoproteins, and glycolipids. </w:t>
      </w:r>
      <w:proofErr w:type="spellStart"/>
      <w:r w:rsidRPr="00F95BE0">
        <w:rPr>
          <w:rFonts w:ascii="Times New Roman" w:hAnsi="Times New Roman" w:cs="Times New Roman"/>
          <w:sz w:val="24"/>
          <w:szCs w:val="24"/>
        </w:rPr>
        <w:t>ConA</w:t>
      </w:r>
      <w:proofErr w:type="spellEnd"/>
      <w:r w:rsidRPr="00F95BE0">
        <w:rPr>
          <w:rFonts w:ascii="Times New Roman" w:hAnsi="Times New Roman" w:cs="Times New Roman"/>
          <w:sz w:val="24"/>
          <w:szCs w:val="24"/>
        </w:rPr>
        <w:t xml:space="preserve"> binds reversibly with glucose (and mannose).</w:t>
      </w:r>
    </w:p>
    <w:p w14:paraId="7B73419C" w14:textId="0FA8F6FC" w:rsidR="009E0986" w:rsidRDefault="009E0986" w:rsidP="00A7411D">
      <w:pPr>
        <w:tabs>
          <w:tab w:val="left" w:pos="3315"/>
        </w:tabs>
        <w:jc w:val="both"/>
        <w:rPr>
          <w:rFonts w:ascii="Times New Roman" w:hAnsi="Times New Roman" w:cs="Times New Roman"/>
          <w:sz w:val="24"/>
          <w:szCs w:val="24"/>
        </w:rPr>
      </w:pPr>
    </w:p>
    <w:p w14:paraId="00191508" w14:textId="3B82ACF0" w:rsidR="009E0986" w:rsidRDefault="009E0986" w:rsidP="009E0986">
      <w:pPr>
        <w:pStyle w:val="ListParagraph"/>
        <w:numPr>
          <w:ilvl w:val="0"/>
          <w:numId w:val="2"/>
        </w:numPr>
        <w:tabs>
          <w:tab w:val="left" w:pos="3315"/>
        </w:tabs>
        <w:jc w:val="both"/>
        <w:rPr>
          <w:rFonts w:ascii="Times New Roman" w:hAnsi="Times New Roman" w:cs="Times New Roman"/>
          <w:b/>
          <w:bCs/>
          <w:sz w:val="24"/>
          <w:szCs w:val="24"/>
        </w:rPr>
      </w:pPr>
      <w:r w:rsidRPr="009E0986">
        <w:rPr>
          <w:rFonts w:ascii="Times New Roman" w:hAnsi="Times New Roman" w:cs="Times New Roman"/>
          <w:b/>
          <w:bCs/>
          <w:sz w:val="24"/>
          <w:szCs w:val="24"/>
        </w:rPr>
        <w:t>Application of Nano-biosensor in Tissue engineering</w:t>
      </w:r>
    </w:p>
    <w:p w14:paraId="606FF0DC" w14:textId="77777777" w:rsidR="004A2092" w:rsidRDefault="004A2092" w:rsidP="004A2092">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Biosensor-based devices provide a practical method for detecting a variety of signals from tissue, suggesting that they could be used to diagnose diseases. Traditional neurological disease diagnosis takes time and is inconvenient because it requires a doctor to examine the patient's symptoms, and there is a chance that about 40% of people won't be diagnosed with some disorders, such Parkinson's disease (PD), at an early stage. Cell-based biosensors have also shown to be useful in neurological research, and MEA technology is the main method for identifying problems in neural circuits and physiology. Recently, Li et al. used magnetic graphene nanoparticles to produce a reversible electrode for quickly diagnosing Alzheimer's disease.</w:t>
      </w:r>
      <w:r w:rsidR="00FB010C" w:rsidRPr="00FB010C">
        <w:t xml:space="preserve"> </w:t>
      </w:r>
      <w:r w:rsidRPr="004A2092">
        <w:rPr>
          <w:rFonts w:ascii="Times New Roman" w:hAnsi="Times New Roman" w:cs="Times New Roman"/>
          <w:sz w:val="24"/>
          <w:szCs w:val="24"/>
        </w:rPr>
        <w:t xml:space="preserve">They attached the antibody for the biomarker Amyloid-beta peptide 1-42 (A-42) of Alzheimer's disease to a magnetic nitrogen-doped graphene (MNG). The magnetic MNG </w:t>
      </w:r>
      <w:proofErr w:type="spellStart"/>
      <w:r w:rsidRPr="004A2092">
        <w:rPr>
          <w:rFonts w:ascii="Times New Roman" w:hAnsi="Times New Roman" w:cs="Times New Roman"/>
          <w:sz w:val="24"/>
          <w:szCs w:val="24"/>
        </w:rPr>
        <w:t>immunocarriers</w:t>
      </w:r>
      <w:proofErr w:type="spellEnd"/>
      <w:r w:rsidRPr="004A2092">
        <w:rPr>
          <w:rFonts w:ascii="Times New Roman" w:hAnsi="Times New Roman" w:cs="Times New Roman"/>
          <w:sz w:val="24"/>
          <w:szCs w:val="24"/>
        </w:rPr>
        <w:t xml:space="preserve"> could then be dropped onto an Au electrode surface that has a tapping permeant magnet on the underside of the electrode, quickly creating an Alzheimer's disease biosensor. The employed MNG biosensors could then be taken out, and by swapping the tapped permeant magnet, the Au electrode could be recreated. [1], [4]</w:t>
      </w:r>
    </w:p>
    <w:p w14:paraId="66BF74F0" w14:textId="77777777" w:rsidR="00C439F1" w:rsidRPr="00C439F1" w:rsidRDefault="004A2092" w:rsidP="00C439F1">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 xml:space="preserve">Bioelectric activity is another crucial myocardial function that helps gauge the condition of the heart's tissues. In general, the cardiomyocytes that are driven to modify their action potential of their cellular membrane are the ones that may provide bioelectrical activity; with the change of action potential, the heart can be induced to produce a </w:t>
      </w:r>
      <w:proofErr w:type="spellStart"/>
      <w:r w:rsidRPr="004A2092">
        <w:rPr>
          <w:rFonts w:ascii="Times New Roman" w:hAnsi="Times New Roman" w:cs="Times New Roman"/>
          <w:sz w:val="24"/>
          <w:szCs w:val="24"/>
        </w:rPr>
        <w:t>synchronised</w:t>
      </w:r>
      <w:proofErr w:type="spellEnd"/>
      <w:r w:rsidRPr="004A2092">
        <w:rPr>
          <w:rFonts w:ascii="Times New Roman" w:hAnsi="Times New Roman" w:cs="Times New Roman"/>
          <w:sz w:val="24"/>
          <w:szCs w:val="24"/>
        </w:rPr>
        <w:t xml:space="preserve"> pumping </w:t>
      </w:r>
      <w:proofErr w:type="spellStart"/>
      <w:r w:rsidRPr="004A2092">
        <w:rPr>
          <w:rFonts w:ascii="Times New Roman" w:hAnsi="Times New Roman" w:cs="Times New Roman"/>
          <w:sz w:val="24"/>
          <w:szCs w:val="24"/>
        </w:rPr>
        <w:t>behaviour.</w:t>
      </w:r>
      <w:r w:rsidR="00FB010C" w:rsidRPr="00FB010C">
        <w:rPr>
          <w:rFonts w:ascii="Times New Roman" w:hAnsi="Times New Roman" w:cs="Times New Roman"/>
          <w:sz w:val="24"/>
          <w:szCs w:val="24"/>
        </w:rPr>
        <w:t>via</w:t>
      </w:r>
      <w:proofErr w:type="spellEnd"/>
      <w:r w:rsidR="00FB010C" w:rsidRPr="00FB010C">
        <w:rPr>
          <w:rFonts w:ascii="Times New Roman" w:hAnsi="Times New Roman" w:cs="Times New Roman"/>
          <w:sz w:val="24"/>
          <w:szCs w:val="24"/>
        </w:rPr>
        <w:t xml:space="preserve"> this organized electrical propagation</w:t>
      </w:r>
      <w:r w:rsidR="00FB010C">
        <w:rPr>
          <w:rFonts w:ascii="Times New Roman" w:hAnsi="Times New Roman" w:cs="Times New Roman"/>
          <w:sz w:val="24"/>
          <w:szCs w:val="24"/>
        </w:rPr>
        <w:t>.</w:t>
      </w:r>
      <w:r w:rsidR="00FB010C" w:rsidRPr="00FB010C">
        <w:t xml:space="preserve"> </w:t>
      </w:r>
      <w:r w:rsidR="00FB010C" w:rsidRPr="00FB010C">
        <w:rPr>
          <w:rFonts w:ascii="Times New Roman" w:hAnsi="Times New Roman" w:cs="Times New Roman"/>
          <w:sz w:val="24"/>
          <w:szCs w:val="24"/>
        </w:rPr>
        <w:t xml:space="preserve">Therefore, a continuous electrocardiogram (ECG) monitoring technique provides a clinical standard method to detect the cardiac rhythm signal for diagnosing cardiac related diseases. </w:t>
      </w:r>
      <w:r w:rsidR="00C439F1" w:rsidRPr="00C439F1">
        <w:rPr>
          <w:rFonts w:ascii="Times New Roman" w:hAnsi="Times New Roman" w:cs="Times New Roman"/>
          <w:sz w:val="24"/>
          <w:szCs w:val="24"/>
        </w:rPr>
        <w:t xml:space="preserve">Lee et al. created a compact wearable flexible cardiac sensor that incorporates an electrode, a near-field communication chip, and a battery in polyurethane substrates to readily monitor heart rhythm signals. As a cardiac patch, Feiner and a colleague created a biodegradable electrical scaffold. As a passivation layer, the gold electrodes are placed on an </w:t>
      </w:r>
      <w:proofErr w:type="spellStart"/>
      <w:r w:rsidR="00C439F1" w:rsidRPr="00C439F1">
        <w:rPr>
          <w:rFonts w:ascii="Times New Roman" w:hAnsi="Times New Roman" w:cs="Times New Roman"/>
          <w:sz w:val="24"/>
          <w:szCs w:val="24"/>
        </w:rPr>
        <w:t>electrospun</w:t>
      </w:r>
      <w:proofErr w:type="spellEnd"/>
      <w:r w:rsidR="00C439F1" w:rsidRPr="00C439F1">
        <w:rPr>
          <w:rFonts w:ascii="Times New Roman" w:hAnsi="Times New Roman" w:cs="Times New Roman"/>
          <w:sz w:val="24"/>
          <w:szCs w:val="24"/>
        </w:rPr>
        <w:t xml:space="preserve"> albumin-fiber scaffold. Due to its unique design, the flexible cardiac patch can </w:t>
      </w:r>
      <w:r w:rsidR="00C439F1" w:rsidRPr="00C439F1">
        <w:rPr>
          <w:rFonts w:ascii="Times New Roman" w:hAnsi="Times New Roman" w:cs="Times New Roman"/>
          <w:sz w:val="24"/>
          <w:szCs w:val="24"/>
        </w:rPr>
        <w:lastRenderedPageBreak/>
        <w:t>detect the signal produced when heart cells spontaneously contract and additionally deliver external electrical stimulation to control this contraction.</w:t>
      </w:r>
    </w:p>
    <w:p w14:paraId="6BC92411" w14:textId="741A299B" w:rsidR="00FB010C" w:rsidRDefault="00C439F1" w:rsidP="00C439F1">
      <w:pPr>
        <w:tabs>
          <w:tab w:val="left" w:pos="3315"/>
        </w:tabs>
        <w:jc w:val="both"/>
        <w:rPr>
          <w:rFonts w:ascii="Times New Roman" w:hAnsi="Times New Roman" w:cs="Times New Roman"/>
          <w:sz w:val="24"/>
          <w:szCs w:val="24"/>
        </w:rPr>
      </w:pPr>
      <w:r w:rsidRPr="00C439F1">
        <w:rPr>
          <w:rFonts w:ascii="Times New Roman" w:hAnsi="Times New Roman" w:cs="Times New Roman"/>
          <w:sz w:val="24"/>
          <w:szCs w:val="24"/>
        </w:rPr>
        <w:t xml:space="preserve">Chemical or pharmacological toxicity can emerge as a result of mitochondrial malfunction. HepG2 cell-based liver organoids were cultivated in a microfluidic device by </w:t>
      </w:r>
      <w:proofErr w:type="spellStart"/>
      <w:r w:rsidRPr="00C439F1">
        <w:rPr>
          <w:rFonts w:ascii="Times New Roman" w:hAnsi="Times New Roman" w:cs="Times New Roman"/>
          <w:sz w:val="24"/>
          <w:szCs w:val="24"/>
        </w:rPr>
        <w:t>Balvi</w:t>
      </w:r>
      <w:proofErr w:type="spellEnd"/>
      <w:r w:rsidRPr="00C439F1">
        <w:rPr>
          <w:rFonts w:ascii="Times New Roman" w:hAnsi="Times New Roman" w:cs="Times New Roman"/>
          <w:sz w:val="24"/>
          <w:szCs w:val="24"/>
        </w:rPr>
        <w:t xml:space="preserve"> et al. as a tissue model.</w:t>
      </w:r>
      <w:r w:rsidR="00FB010C" w:rsidRPr="00FB010C">
        <w:t xml:space="preserve"> </w:t>
      </w:r>
      <w:r w:rsidRPr="00C439F1">
        <w:rPr>
          <w:rFonts w:ascii="Times New Roman" w:hAnsi="Times New Roman" w:cs="Times New Roman"/>
          <w:sz w:val="24"/>
          <w:szCs w:val="24"/>
        </w:rPr>
        <w:t xml:space="preserve">It gives the microdevice, which serves as a biosensor, the ability to track the dynamics of mitochondrial failure by continuously measuring the metabolic activity of liver organoids. The liver organoid-based approach enables evaluation of the safety and impact of drug concentration on mitochondrial damage by measuring the oxidative phosphorylation of glycolysis or </w:t>
      </w:r>
      <w:proofErr w:type="spellStart"/>
      <w:r w:rsidRPr="00C439F1">
        <w:rPr>
          <w:rFonts w:ascii="Times New Roman" w:hAnsi="Times New Roman" w:cs="Times New Roman"/>
          <w:sz w:val="24"/>
          <w:szCs w:val="24"/>
        </w:rPr>
        <w:t>glutaminolysis</w:t>
      </w:r>
      <w:proofErr w:type="spellEnd"/>
      <w:r w:rsidRPr="00C439F1">
        <w:rPr>
          <w:rFonts w:ascii="Times New Roman" w:hAnsi="Times New Roman" w:cs="Times New Roman"/>
          <w:sz w:val="24"/>
          <w:szCs w:val="24"/>
        </w:rPr>
        <w:t>.</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16/b978-0-444-63872-4.00004-x","ISBN":"9780444638724","author":[{"dropping-particle":"","family":"Sadana","given":"Ajit","non-dropping-particle":"","parse-names":false,"suffix":""},{"dropping-particle":"","family":"Sadana","given":"Neeti","non-dropping-particle":"","parse-names":false,"suffix":""},{"dropping-particle":"","family":"Sadana","given":"Richa","non-dropping-particle":"","parse-names":false,"suffix":""}],"container-title":"A Fractal Analysis of Chemical Kinetics with Applications to Biological and Biosensor Interfaces","id":"ITEM-1","issue":"1989","issued":{"date-parts":[["2018"]]},"page":"69-96","title":"Nanobiosensors","type":"article-journal"},"uris":["http://www.mendeley.com/documents/?uuid=44cb30f1-0bcd-46f1-bf06-7b060b81152b"]},{"id":"ITEM-2","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2","issued":{"date-parts":[["2014"]]},"page":"1","title":"Nanobiosensors: the future for diagnosis of disease?","type":"article-journal"},"uris":["http://www.mendeley.com/documents/?uuid=8e5c07dc-9577-4d7b-bc85-6ce37a4c67f7"]},{"id":"ITEM-3","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3","issue":"8","issued":{"date-parts":[["2013"]]},"page":"3184-3196","title":"Biosensors: Sense and sensibility","type":"article-journal","volume":"42"},"uris":["http://www.mendeley.com/documents/?uuid=cd4148ab-061d-42b6-bb58-605587f307b6"]}],"mendeley":{"formattedCitation":"[2], [7], [22]","plainTextFormattedCitation":"[2], [7], [22]","previouslyFormattedCitation":"[6], [21], [22]"},"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 [7], [22]</w:t>
      </w:r>
      <w:r w:rsidR="003767CA">
        <w:rPr>
          <w:rFonts w:ascii="Times New Roman" w:hAnsi="Times New Roman" w:cs="Times New Roman"/>
          <w:sz w:val="24"/>
          <w:szCs w:val="24"/>
        </w:rPr>
        <w:fldChar w:fldCharType="end"/>
      </w:r>
    </w:p>
    <w:p w14:paraId="088E53A9" w14:textId="75BE41DF" w:rsidR="00FB010C" w:rsidRDefault="00D26489" w:rsidP="00FB010C">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 xml:space="preserve">Studies on cancer have been conducted during the previous few decades. Traditionally, cancer research has concentrated on developing novel, effective treatment approaches for treating cancer disorders. But occasionally, cancer patients are only diagnosed when it's too late, which means they miss the greatest window for treatment. As a cancer-on-a-chip model, Kamei and a colleague merged a microfluidic chip, heart, and liver cancer cells. A dual biomarkers-label chip (VEGF- and PSA-labeled) was created by Pan et al. for prostate malignancies and associated circulating </w:t>
      </w:r>
      <w:proofErr w:type="spellStart"/>
      <w:r w:rsidRPr="00D26489">
        <w:rPr>
          <w:rFonts w:ascii="Times New Roman" w:hAnsi="Times New Roman" w:cs="Times New Roman"/>
          <w:sz w:val="24"/>
          <w:szCs w:val="24"/>
        </w:rPr>
        <w:t>tumour</w:t>
      </w:r>
      <w:proofErr w:type="spellEnd"/>
      <w:r w:rsidRPr="00D26489">
        <w:rPr>
          <w:rFonts w:ascii="Times New Roman" w:hAnsi="Times New Roman" w:cs="Times New Roman"/>
          <w:sz w:val="24"/>
          <w:szCs w:val="24"/>
        </w:rPr>
        <w:t xml:space="preserve"> cells. Hu and his colleagues also created another kind of detectable visible signal-amplifiable biosensor. They overcame the difficulty of low expression of EV-associated RNA in malignancies by using a nanoparticle-based device to harvest extracellular vesicle (EV)-associated RNA</w:t>
      </w:r>
      <w:r>
        <w:rPr>
          <w:rFonts w:ascii="Times New Roman" w:hAnsi="Times New Roman" w:cs="Times New Roman"/>
          <w:sz w:val="24"/>
          <w:szCs w:val="24"/>
        </w:rPr>
        <w:t xml:space="preserve"> </w:t>
      </w:r>
      <w:r w:rsidR="003767CA" w:rsidRPr="003767CA">
        <w:rPr>
          <w:rFonts w:ascii="Times New Roman" w:hAnsi="Times New Roman" w:cs="Times New Roman"/>
          <w:sz w:val="24"/>
          <w:szCs w:val="24"/>
        </w:rPr>
        <w:t>in cancers at early stage are difficult for detection</w:t>
      </w:r>
      <w:r w:rsidR="003767CA">
        <w:rPr>
          <w:rFonts w:ascii="Times New Roman" w:hAnsi="Times New Roman" w:cs="Times New Roman"/>
          <w:sz w:val="24"/>
          <w:szCs w:val="24"/>
        </w:rPr>
        <w:t>.</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id":"ITEM-2","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2","issue":"1","issued":{"date-parts":[["2020"]]},"title":"Nanobiosensors: Applications in biomedical technology","type":"article-journal","volume":"805"},"uris":["http://www.mendeley.com/documents/?uuid=d934d032-c128-4a80-b5f4-85f43b737309"]},{"id":"ITEM-3","itemData":{"DOI":"10.3390/bios10080088","ISSN":"20796374","PMID":"32756393","abstract":"Biosensors constitute selective, sensitive, and rapid tools for disease diagnosis in tissue engineering applications. Compared to standard enzyme-linked immunosorbent assay (ELISA) analytical technology, biosensors provide a strategy to real-time and on-site monitor micro biophysiological signals via a combination of biological, chemical, and physical technologies. This review summarizes the recent and significant advances made in various biosensor technologies for different applications of biological and biomedical interest, especially on tissue engineering applications. Different fabrication techniques utilized for tissue engineering purposes, such as computer numeric control (CNC), photolithographic, casting, and 3D printing technologies are also discussed. Key developments in the cell/tissue-based biosensors, biomolecular sensing strategies, and the expansion of several biochip approaches such as organs-on-chips, paper based-biochips, and flexible biosensors are available. Cell polarity and cell behaviors such as proliferation, differentiation, stimulation response, and metabolism detection are included. Biosensors for diagnosing tissue disease modes such as brain, heart, lung, and liver systems and for bioimaging are discussed. Finally, we discuss the challenges faced by current biosensing techniques and highlight future prospects of biosensors for tissue engineering applications.","author":[{"dropping-particle":"","family":"Li","given":"Yi Chen Ethan","non-dropping-particle":"","parse-names":false,"suffix":""},{"dropping-particle":"","family":"Chi Lee","given":"I.","non-dropping-particle":"","parse-names":false,"suffix":""}],"container-title":"Biosensors","id":"ITEM-3","issue":"8","issued":{"date-parts":[["2020"]]},"title":"The Current Trends of Biosensors in Tissue Engineering","type":"article-journal","volume":"10"},"uris":["http://www.mendeley.com/documents/?uuid=b293fa71-8e19-4a06-87e2-97a35d1a8096"]}],"mendeley":{"formattedCitation":"[1], [4], [21]","plainTextFormattedCitation":"[1], [4], [21]","previouslyFormattedCitation":"[1], [3], [20]"},"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 [4], [21]</w:t>
      </w:r>
      <w:r w:rsidR="003767CA">
        <w:rPr>
          <w:rFonts w:ascii="Times New Roman" w:hAnsi="Times New Roman" w:cs="Times New Roman"/>
          <w:sz w:val="24"/>
          <w:szCs w:val="24"/>
        </w:rPr>
        <w:fldChar w:fldCharType="end"/>
      </w:r>
    </w:p>
    <w:p w14:paraId="1750DA64" w14:textId="14882648" w:rsidR="003767CA" w:rsidRPr="00F95BE0" w:rsidRDefault="00D26489" w:rsidP="003767CA">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In tissue engineering applications, biosensors can create selective, sensitive, and quick diagnostic tools. Biosensors, which combine biological, chemical, and physical technologies, offer a method to real-time and on-site monitor micro biophysiological signals in comparison to typical ELISA analytical procedure. Although biosensors have advanced significantly over the past ten years, there are still some issues that need to be resolved. The scaling-up process and the long-term stability of commercial goods provide the biggest difficulties for biosensors. Currently available biosensors are typically displayed as prototypes in research labs or academic departments.</w:t>
      </w:r>
    </w:p>
    <w:p w14:paraId="4E340D49" w14:textId="77777777" w:rsidR="00F95BE0" w:rsidRPr="00F95BE0" w:rsidRDefault="00F95BE0" w:rsidP="00FB010C">
      <w:pPr>
        <w:tabs>
          <w:tab w:val="left" w:pos="3315"/>
        </w:tabs>
        <w:jc w:val="both"/>
        <w:rPr>
          <w:rFonts w:ascii="Times New Roman" w:hAnsi="Times New Roman" w:cs="Times New Roman"/>
          <w:sz w:val="24"/>
          <w:szCs w:val="24"/>
        </w:rPr>
      </w:pPr>
    </w:p>
    <w:p w14:paraId="3DEE91E5" w14:textId="77777777" w:rsidR="00F95BE0" w:rsidRPr="00F95BE0" w:rsidRDefault="00F95BE0" w:rsidP="00FB010C">
      <w:pPr>
        <w:tabs>
          <w:tab w:val="left" w:pos="3315"/>
        </w:tabs>
        <w:jc w:val="both"/>
        <w:rPr>
          <w:rFonts w:ascii="Times New Roman" w:hAnsi="Times New Roman" w:cs="Times New Roman"/>
          <w:sz w:val="24"/>
          <w:szCs w:val="24"/>
        </w:rPr>
      </w:pPr>
    </w:p>
    <w:p w14:paraId="045FD902" w14:textId="77777777" w:rsidR="00F95BE0" w:rsidRPr="00F95BE0" w:rsidRDefault="00F95BE0" w:rsidP="00FB010C">
      <w:pPr>
        <w:tabs>
          <w:tab w:val="left" w:pos="3315"/>
        </w:tabs>
        <w:jc w:val="both"/>
        <w:rPr>
          <w:rFonts w:ascii="Times New Roman" w:hAnsi="Times New Roman" w:cs="Times New Roman"/>
          <w:sz w:val="24"/>
          <w:szCs w:val="24"/>
        </w:rPr>
      </w:pPr>
    </w:p>
    <w:p w14:paraId="6C14DAE5" w14:textId="463142A4" w:rsidR="00F95BE0" w:rsidRDefault="00F95BE0" w:rsidP="00A7411D">
      <w:pPr>
        <w:tabs>
          <w:tab w:val="left" w:pos="3315"/>
        </w:tabs>
        <w:jc w:val="both"/>
        <w:rPr>
          <w:rFonts w:ascii="Times New Roman" w:hAnsi="Times New Roman" w:cs="Times New Roman"/>
          <w:sz w:val="24"/>
          <w:szCs w:val="24"/>
        </w:rPr>
      </w:pPr>
    </w:p>
    <w:p w14:paraId="6AD6670A" w14:textId="77777777" w:rsidR="00D26489" w:rsidRPr="00F95BE0" w:rsidRDefault="00D26489" w:rsidP="00A7411D">
      <w:pPr>
        <w:tabs>
          <w:tab w:val="left" w:pos="3315"/>
        </w:tabs>
        <w:jc w:val="both"/>
        <w:rPr>
          <w:rFonts w:ascii="Times New Roman" w:hAnsi="Times New Roman" w:cs="Times New Roman"/>
          <w:sz w:val="24"/>
          <w:szCs w:val="24"/>
        </w:rPr>
      </w:pPr>
    </w:p>
    <w:p w14:paraId="771E73BB" w14:textId="77777777" w:rsidR="00441852" w:rsidRDefault="00441852" w:rsidP="00A7411D">
      <w:pPr>
        <w:tabs>
          <w:tab w:val="left" w:pos="3315"/>
        </w:tabs>
        <w:jc w:val="both"/>
        <w:rPr>
          <w:rFonts w:ascii="Times New Roman" w:hAnsi="Times New Roman" w:cs="Times New Roman"/>
          <w:sz w:val="24"/>
          <w:szCs w:val="24"/>
        </w:rPr>
      </w:pPr>
    </w:p>
    <w:p w14:paraId="664AC68A" w14:textId="77777777" w:rsidR="002F3E57" w:rsidRDefault="002F3E57" w:rsidP="00A7411D">
      <w:pPr>
        <w:tabs>
          <w:tab w:val="left" w:pos="3315"/>
        </w:tabs>
        <w:jc w:val="both"/>
        <w:rPr>
          <w:rFonts w:ascii="Times New Roman" w:hAnsi="Times New Roman" w:cs="Times New Roman"/>
          <w:sz w:val="24"/>
          <w:szCs w:val="24"/>
        </w:rPr>
      </w:pPr>
    </w:p>
    <w:p w14:paraId="5DAF94D7" w14:textId="77777777" w:rsidR="002F3E57" w:rsidRDefault="002F3E57" w:rsidP="00A7411D">
      <w:pPr>
        <w:tabs>
          <w:tab w:val="left" w:pos="3315"/>
        </w:tabs>
        <w:jc w:val="both"/>
        <w:rPr>
          <w:rFonts w:ascii="Times New Roman" w:hAnsi="Times New Roman" w:cs="Times New Roman"/>
          <w:sz w:val="24"/>
          <w:szCs w:val="24"/>
        </w:rPr>
      </w:pPr>
    </w:p>
    <w:p w14:paraId="33EDEDD9" w14:textId="77777777" w:rsidR="002F3E57" w:rsidRDefault="002F3E57" w:rsidP="00A7411D">
      <w:pPr>
        <w:tabs>
          <w:tab w:val="left" w:pos="3315"/>
        </w:tabs>
        <w:jc w:val="both"/>
        <w:rPr>
          <w:rFonts w:ascii="Times New Roman" w:hAnsi="Times New Roman" w:cs="Times New Roman"/>
          <w:sz w:val="24"/>
          <w:szCs w:val="24"/>
        </w:rPr>
      </w:pPr>
    </w:p>
    <w:p w14:paraId="49CA6D55" w14:textId="77777777" w:rsidR="004D0F94" w:rsidRDefault="004D0F94" w:rsidP="00A7411D">
      <w:pPr>
        <w:tabs>
          <w:tab w:val="left" w:pos="3315"/>
        </w:tabs>
        <w:jc w:val="both"/>
        <w:rPr>
          <w:rFonts w:ascii="Times New Roman" w:hAnsi="Times New Roman" w:cs="Times New Roman"/>
          <w:sz w:val="24"/>
          <w:szCs w:val="24"/>
        </w:rPr>
      </w:pPr>
    </w:p>
    <w:p w14:paraId="02599F1F" w14:textId="5941C736" w:rsidR="0000284E" w:rsidRPr="0000284E" w:rsidRDefault="00441852"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w:t>
      </w:r>
      <w:r w:rsidR="0000284E" w:rsidRPr="0000284E">
        <w:rPr>
          <w:rFonts w:ascii="Times New Roman" w:hAnsi="Times New Roman" w:cs="Times New Roman"/>
          <w:noProof/>
          <w:sz w:val="24"/>
          <w:szCs w:val="24"/>
        </w:rPr>
        <w:tab/>
        <w:t xml:space="preserve">Y. C. E. Li and I. Chi Lee, “The Current Trends of Biosensors in Tissue Engineering,” </w:t>
      </w:r>
      <w:r w:rsidR="0000284E" w:rsidRPr="0000284E">
        <w:rPr>
          <w:rFonts w:ascii="Times New Roman" w:hAnsi="Times New Roman" w:cs="Times New Roman"/>
          <w:i/>
          <w:iCs/>
          <w:noProof/>
          <w:sz w:val="24"/>
          <w:szCs w:val="24"/>
        </w:rPr>
        <w:t>Biosensors</w:t>
      </w:r>
      <w:r w:rsidR="0000284E" w:rsidRPr="0000284E">
        <w:rPr>
          <w:rFonts w:ascii="Times New Roman" w:hAnsi="Times New Roman" w:cs="Times New Roman"/>
          <w:noProof/>
          <w:sz w:val="24"/>
          <w:szCs w:val="24"/>
        </w:rPr>
        <w:t>, vol. 10, no. 8, 2020, doi: 10.3390/bios10080088.</w:t>
      </w:r>
    </w:p>
    <w:p w14:paraId="433A185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w:t>
      </w:r>
      <w:r w:rsidRPr="0000284E">
        <w:rPr>
          <w:rFonts w:ascii="Times New Roman" w:hAnsi="Times New Roman" w:cs="Times New Roman"/>
          <w:noProof/>
          <w:sz w:val="24"/>
          <w:szCs w:val="24"/>
        </w:rPr>
        <w:tab/>
        <w:t xml:space="preserve">A. P. F. Turner, “Biosensors: Sense and sensibility,” </w:t>
      </w:r>
      <w:r w:rsidRPr="0000284E">
        <w:rPr>
          <w:rFonts w:ascii="Times New Roman" w:hAnsi="Times New Roman" w:cs="Times New Roman"/>
          <w:i/>
          <w:iCs/>
          <w:noProof/>
          <w:sz w:val="24"/>
          <w:szCs w:val="24"/>
        </w:rPr>
        <w:t>Chem. Soc. Rev.</w:t>
      </w:r>
      <w:r w:rsidRPr="0000284E">
        <w:rPr>
          <w:rFonts w:ascii="Times New Roman" w:hAnsi="Times New Roman" w:cs="Times New Roman"/>
          <w:noProof/>
          <w:sz w:val="24"/>
          <w:szCs w:val="24"/>
        </w:rPr>
        <w:t>, vol. 42, no. 8, pp. 3184–3196, 2013, doi: 10.1039/c3cs35528d.</w:t>
      </w:r>
    </w:p>
    <w:p w14:paraId="26C5992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3]</w:t>
      </w:r>
      <w:r w:rsidRPr="0000284E">
        <w:rPr>
          <w:rFonts w:ascii="Times New Roman" w:hAnsi="Times New Roman" w:cs="Times New Roman"/>
          <w:noProof/>
          <w:sz w:val="24"/>
          <w:szCs w:val="24"/>
        </w:rPr>
        <w:tab/>
        <w:t xml:space="preserve">A. Hasan, M. Morshed, A. Memic, S. Hassan, T. J. Webster, and H. E. S. Marei, “Nanoparticles in tissue engineering: Applications, challenges and prospects,” </w:t>
      </w:r>
      <w:r w:rsidRPr="0000284E">
        <w:rPr>
          <w:rFonts w:ascii="Times New Roman" w:hAnsi="Times New Roman" w:cs="Times New Roman"/>
          <w:i/>
          <w:iCs/>
          <w:noProof/>
          <w:sz w:val="24"/>
          <w:szCs w:val="24"/>
        </w:rPr>
        <w:t>Int. J. Nanomedicine</w:t>
      </w:r>
      <w:r w:rsidRPr="0000284E">
        <w:rPr>
          <w:rFonts w:ascii="Times New Roman" w:hAnsi="Times New Roman" w:cs="Times New Roman"/>
          <w:noProof/>
          <w:sz w:val="24"/>
          <w:szCs w:val="24"/>
        </w:rPr>
        <w:t>, vol. 13, pp. 5637–5655, 2018, doi: 10.2147/IJN.S153758.</w:t>
      </w:r>
    </w:p>
    <w:p w14:paraId="0591573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4]</w:t>
      </w:r>
      <w:r w:rsidRPr="0000284E">
        <w:rPr>
          <w:rFonts w:ascii="Times New Roman" w:hAnsi="Times New Roman" w:cs="Times New Roman"/>
          <w:noProof/>
          <w:sz w:val="24"/>
          <w:szCs w:val="24"/>
        </w:rPr>
        <w:tab/>
        <w:t xml:space="preserve">A. T. Banigo, T. O. Azeez, K. O. Ejeta, A. Lateef, and E. Ajuogu, “Nanobiosensors: Applications in biomedical technology,” </w:t>
      </w:r>
      <w:r w:rsidRPr="0000284E">
        <w:rPr>
          <w:rFonts w:ascii="Times New Roman" w:hAnsi="Times New Roman" w:cs="Times New Roman"/>
          <w:i/>
          <w:iCs/>
          <w:noProof/>
          <w:sz w:val="24"/>
          <w:szCs w:val="24"/>
        </w:rPr>
        <w:t>IOP Conf. Ser. Mater. Sci. Eng.</w:t>
      </w:r>
      <w:r w:rsidRPr="0000284E">
        <w:rPr>
          <w:rFonts w:ascii="Times New Roman" w:hAnsi="Times New Roman" w:cs="Times New Roman"/>
          <w:noProof/>
          <w:sz w:val="24"/>
          <w:szCs w:val="24"/>
        </w:rPr>
        <w:t>, vol. 805, no. 1, 2020, doi: 10.1088/1757-899X/805/1/012028.</w:t>
      </w:r>
    </w:p>
    <w:p w14:paraId="33CACD7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5]</w:t>
      </w:r>
      <w:r w:rsidRPr="0000284E">
        <w:rPr>
          <w:rFonts w:ascii="Times New Roman" w:hAnsi="Times New Roman" w:cs="Times New Roman"/>
          <w:noProof/>
          <w:sz w:val="24"/>
          <w:szCs w:val="24"/>
        </w:rPr>
        <w:tab/>
        <w:t xml:space="preserve">K. Tsukakoshi and K. Ikebukuro, “Sensitive and homogeneous detection system with aptamer-based biosensor,” </w:t>
      </w:r>
      <w:r w:rsidRPr="0000284E">
        <w:rPr>
          <w:rFonts w:ascii="Times New Roman" w:hAnsi="Times New Roman" w:cs="Times New Roman"/>
          <w:i/>
          <w:iCs/>
          <w:noProof/>
          <w:sz w:val="24"/>
          <w:szCs w:val="24"/>
        </w:rPr>
        <w:t>Sensors Mater.</w:t>
      </w:r>
      <w:r w:rsidRPr="0000284E">
        <w:rPr>
          <w:rFonts w:ascii="Times New Roman" w:hAnsi="Times New Roman" w:cs="Times New Roman"/>
          <w:noProof/>
          <w:sz w:val="24"/>
          <w:szCs w:val="24"/>
        </w:rPr>
        <w:t>, vol. 28, no. 10, pp. 1083–1089, 2016, doi: 10.18494/SAM.2016.1270.</w:t>
      </w:r>
    </w:p>
    <w:p w14:paraId="06391FD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6]</w:t>
      </w:r>
      <w:r w:rsidRPr="0000284E">
        <w:rPr>
          <w:rFonts w:ascii="Times New Roman" w:hAnsi="Times New Roman" w:cs="Times New Roman"/>
          <w:noProof/>
          <w:sz w:val="24"/>
          <w:szCs w:val="24"/>
        </w:rPr>
        <w:tab/>
        <w:t xml:space="preserve">A. Solaimuthu, A. N. Vijayan, P. Murali, and P. S. Korrapati, “Nano-biosensors and their relevance in tissue engineering,” </w:t>
      </w:r>
      <w:r w:rsidRPr="0000284E">
        <w:rPr>
          <w:rFonts w:ascii="Times New Roman" w:hAnsi="Times New Roman" w:cs="Times New Roman"/>
          <w:i/>
          <w:iCs/>
          <w:noProof/>
          <w:sz w:val="24"/>
          <w:szCs w:val="24"/>
        </w:rPr>
        <w:t>Curr. Opin. Biomed. Eng.</w:t>
      </w:r>
      <w:r w:rsidRPr="0000284E">
        <w:rPr>
          <w:rFonts w:ascii="Times New Roman" w:hAnsi="Times New Roman" w:cs="Times New Roman"/>
          <w:noProof/>
          <w:sz w:val="24"/>
          <w:szCs w:val="24"/>
        </w:rPr>
        <w:t>, vol. 13, pp. 84–93, 2020, doi: 10.1016/j.cobme.2019.12.005.</w:t>
      </w:r>
    </w:p>
    <w:p w14:paraId="5886DA70"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7]</w:t>
      </w:r>
      <w:r w:rsidRPr="0000284E">
        <w:rPr>
          <w:rFonts w:ascii="Times New Roman" w:hAnsi="Times New Roman" w:cs="Times New Roman"/>
          <w:noProof/>
          <w:sz w:val="24"/>
          <w:szCs w:val="24"/>
        </w:rPr>
        <w:tab/>
        <w:t xml:space="preserve">S. Prasad, “Nanobiosensors: the future for diagnosis of disease?,” </w:t>
      </w:r>
      <w:r w:rsidRPr="0000284E">
        <w:rPr>
          <w:rFonts w:ascii="Times New Roman" w:hAnsi="Times New Roman" w:cs="Times New Roman"/>
          <w:i/>
          <w:iCs/>
          <w:noProof/>
          <w:sz w:val="24"/>
          <w:szCs w:val="24"/>
        </w:rPr>
        <w:t>Nanobiosensors Dis. Diagnosis</w:t>
      </w:r>
      <w:r w:rsidRPr="0000284E">
        <w:rPr>
          <w:rFonts w:ascii="Times New Roman" w:hAnsi="Times New Roman" w:cs="Times New Roman"/>
          <w:noProof/>
          <w:sz w:val="24"/>
          <w:szCs w:val="24"/>
        </w:rPr>
        <w:t>, p. 1, 2014, doi: 10.2147/ndd.s39421.</w:t>
      </w:r>
    </w:p>
    <w:p w14:paraId="4876CD09"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8]</w:t>
      </w:r>
      <w:r w:rsidRPr="0000284E">
        <w:rPr>
          <w:rFonts w:ascii="Times New Roman" w:hAnsi="Times New Roman" w:cs="Times New Roman"/>
          <w:noProof/>
          <w:sz w:val="24"/>
          <w:szCs w:val="24"/>
        </w:rPr>
        <w:tab/>
        <w:t xml:space="preserve">J. Shi, A. R. Votruba, O. C. Farokhzad, and R. Langer, “Nanotechnology in drug delivery and tissue engineering: From discovery to applications,” </w:t>
      </w:r>
      <w:r w:rsidRPr="0000284E">
        <w:rPr>
          <w:rFonts w:ascii="Times New Roman" w:hAnsi="Times New Roman" w:cs="Times New Roman"/>
          <w:i/>
          <w:iCs/>
          <w:noProof/>
          <w:sz w:val="24"/>
          <w:szCs w:val="24"/>
        </w:rPr>
        <w:t>Nano Lett.</w:t>
      </w:r>
      <w:r w:rsidRPr="0000284E">
        <w:rPr>
          <w:rFonts w:ascii="Times New Roman" w:hAnsi="Times New Roman" w:cs="Times New Roman"/>
          <w:noProof/>
          <w:sz w:val="24"/>
          <w:szCs w:val="24"/>
        </w:rPr>
        <w:t>, vol. 10, no. 9, pp. 3223–3230, 2010, doi: 10.1021/nl102184c.</w:t>
      </w:r>
    </w:p>
    <w:p w14:paraId="10A49DA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9]</w:t>
      </w:r>
      <w:r w:rsidRPr="0000284E">
        <w:rPr>
          <w:rFonts w:ascii="Times New Roman" w:hAnsi="Times New Roman" w:cs="Times New Roman"/>
          <w:noProof/>
          <w:sz w:val="24"/>
          <w:szCs w:val="24"/>
        </w:rPr>
        <w:tab/>
        <w:t xml:space="preserve">C. M. Tîlmaciu and M. C. Morris, “Carbon nanotube biosensors,” </w:t>
      </w:r>
      <w:r w:rsidRPr="0000284E">
        <w:rPr>
          <w:rFonts w:ascii="Times New Roman" w:hAnsi="Times New Roman" w:cs="Times New Roman"/>
          <w:i/>
          <w:iCs/>
          <w:noProof/>
          <w:sz w:val="24"/>
          <w:szCs w:val="24"/>
        </w:rPr>
        <w:t>Front. Chem.</w:t>
      </w:r>
      <w:r w:rsidRPr="0000284E">
        <w:rPr>
          <w:rFonts w:ascii="Times New Roman" w:hAnsi="Times New Roman" w:cs="Times New Roman"/>
          <w:noProof/>
          <w:sz w:val="24"/>
          <w:szCs w:val="24"/>
        </w:rPr>
        <w:t>, vol. 3, no. OCT, pp. 1–21, 2015, doi: 10.3389/fchem.2015.00059.</w:t>
      </w:r>
    </w:p>
    <w:p w14:paraId="1640B8C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0]</w:t>
      </w:r>
      <w:r w:rsidRPr="0000284E">
        <w:rPr>
          <w:rFonts w:ascii="Times New Roman" w:hAnsi="Times New Roman" w:cs="Times New Roman"/>
          <w:noProof/>
          <w:sz w:val="24"/>
          <w:szCs w:val="24"/>
        </w:rPr>
        <w:tab/>
        <w:t xml:space="preserve">S. K. Law, “Mini-Review for an Electrocatalytic Application of Carbon Nanotube in Medical Fields – Tissue Engineering, Drug Delivery, Cancer and SARS-CoV-2,” </w:t>
      </w:r>
      <w:r w:rsidRPr="0000284E">
        <w:rPr>
          <w:rFonts w:ascii="Times New Roman" w:hAnsi="Times New Roman" w:cs="Times New Roman"/>
          <w:i/>
          <w:iCs/>
          <w:noProof/>
          <w:sz w:val="24"/>
          <w:szCs w:val="24"/>
        </w:rPr>
        <w:t>Biointerface Res. Appl. Chem.</w:t>
      </w:r>
      <w:r w:rsidRPr="0000284E">
        <w:rPr>
          <w:rFonts w:ascii="Times New Roman" w:hAnsi="Times New Roman" w:cs="Times New Roman"/>
          <w:noProof/>
          <w:sz w:val="24"/>
          <w:szCs w:val="24"/>
        </w:rPr>
        <w:t>, vol. 13, no. 1, 2023, doi: 10.33263/BRIAC131.043.</w:t>
      </w:r>
    </w:p>
    <w:p w14:paraId="4BFE85F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1]</w:t>
      </w:r>
      <w:r w:rsidRPr="0000284E">
        <w:rPr>
          <w:rFonts w:ascii="Times New Roman" w:hAnsi="Times New Roman" w:cs="Times New Roman"/>
          <w:noProof/>
          <w:sz w:val="24"/>
          <w:szCs w:val="24"/>
        </w:rPr>
        <w:tab/>
        <w:t xml:space="preserve">P. M. Ajayan and R. Vajtai, “Properties and Applications of Carbon Nanotubes,” </w:t>
      </w:r>
      <w:r w:rsidRPr="0000284E">
        <w:rPr>
          <w:rFonts w:ascii="Times New Roman" w:hAnsi="Times New Roman" w:cs="Times New Roman"/>
          <w:i/>
          <w:iCs/>
          <w:noProof/>
          <w:sz w:val="24"/>
          <w:szCs w:val="24"/>
        </w:rPr>
        <w:t>Carbon Filaments Nanotub. Common Orig. Differing Appl.</w:t>
      </w:r>
      <w:r w:rsidRPr="0000284E">
        <w:rPr>
          <w:rFonts w:ascii="Times New Roman" w:hAnsi="Times New Roman" w:cs="Times New Roman"/>
          <w:noProof/>
          <w:sz w:val="24"/>
          <w:szCs w:val="24"/>
        </w:rPr>
        <w:t>, vol. 6, pp. 315–330, 2001, doi: 10.1007/978-94-010-0777-1_23.</w:t>
      </w:r>
    </w:p>
    <w:p w14:paraId="7E66010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2]</w:t>
      </w:r>
      <w:r w:rsidRPr="0000284E">
        <w:rPr>
          <w:rFonts w:ascii="Times New Roman" w:hAnsi="Times New Roman" w:cs="Times New Roman"/>
          <w:noProof/>
          <w:sz w:val="24"/>
          <w:szCs w:val="24"/>
        </w:rPr>
        <w:tab/>
        <w:t xml:space="preserve">S. Adhikari and R. Chowdhury, “The calibration of carbon nanotube based bionanosensors,” </w:t>
      </w:r>
      <w:r w:rsidRPr="0000284E">
        <w:rPr>
          <w:rFonts w:ascii="Times New Roman" w:hAnsi="Times New Roman" w:cs="Times New Roman"/>
          <w:i/>
          <w:iCs/>
          <w:noProof/>
          <w:sz w:val="24"/>
          <w:szCs w:val="24"/>
        </w:rPr>
        <w:t>J. Appl. Phys.</w:t>
      </w:r>
      <w:r w:rsidRPr="0000284E">
        <w:rPr>
          <w:rFonts w:ascii="Times New Roman" w:hAnsi="Times New Roman" w:cs="Times New Roman"/>
          <w:noProof/>
          <w:sz w:val="24"/>
          <w:szCs w:val="24"/>
        </w:rPr>
        <w:t>, vol. 107, no. 12, 2010, doi: 10.1063/1.3435316.</w:t>
      </w:r>
    </w:p>
    <w:p w14:paraId="2A41B75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3]</w:t>
      </w:r>
      <w:r w:rsidRPr="0000284E">
        <w:rPr>
          <w:rFonts w:ascii="Times New Roman" w:hAnsi="Times New Roman" w:cs="Times New Roman"/>
          <w:noProof/>
          <w:sz w:val="24"/>
          <w:szCs w:val="24"/>
        </w:rPr>
        <w:tab/>
        <w:t xml:space="preserve">S. Manzetti, D. Vasilache, and E. Francesco, “Emerging carbon-based nanosensor devices: structures, functions and applications,” </w:t>
      </w:r>
      <w:r w:rsidRPr="0000284E">
        <w:rPr>
          <w:rFonts w:ascii="Times New Roman" w:hAnsi="Times New Roman" w:cs="Times New Roman"/>
          <w:i/>
          <w:iCs/>
          <w:noProof/>
          <w:sz w:val="24"/>
          <w:szCs w:val="24"/>
        </w:rPr>
        <w:t>Adv. Manuf.</w:t>
      </w:r>
      <w:r w:rsidRPr="0000284E">
        <w:rPr>
          <w:rFonts w:ascii="Times New Roman" w:hAnsi="Times New Roman" w:cs="Times New Roman"/>
          <w:noProof/>
          <w:sz w:val="24"/>
          <w:szCs w:val="24"/>
        </w:rPr>
        <w:t>, vol. 3, no. 1, pp. 63–72, 2015, doi: 10.1007/s40436-015-0100-y.</w:t>
      </w:r>
    </w:p>
    <w:p w14:paraId="36236A2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4]</w:t>
      </w:r>
      <w:r w:rsidRPr="0000284E">
        <w:rPr>
          <w:rFonts w:ascii="Times New Roman" w:hAnsi="Times New Roman" w:cs="Times New Roman"/>
          <w:noProof/>
          <w:sz w:val="24"/>
          <w:szCs w:val="24"/>
        </w:rPr>
        <w:tab/>
        <w:t xml:space="preserve">V. Harish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view on Nanoparticles and Nanostructured Materials: Bioimaging, Biosensing, Drug Delivery, Tissue Engineering, Antimicrobial, and Agro-Food Applications,” </w:t>
      </w:r>
      <w:r w:rsidRPr="0000284E">
        <w:rPr>
          <w:rFonts w:ascii="Times New Roman" w:hAnsi="Times New Roman" w:cs="Times New Roman"/>
          <w:i/>
          <w:iCs/>
          <w:noProof/>
          <w:sz w:val="24"/>
          <w:szCs w:val="24"/>
        </w:rPr>
        <w:t>Nanomaterials</w:t>
      </w:r>
      <w:r w:rsidRPr="0000284E">
        <w:rPr>
          <w:rFonts w:ascii="Times New Roman" w:hAnsi="Times New Roman" w:cs="Times New Roman"/>
          <w:noProof/>
          <w:sz w:val="24"/>
          <w:szCs w:val="24"/>
        </w:rPr>
        <w:t>, vol. 12, no. 3, 2022, doi: 10.3390/nano12030457.</w:t>
      </w:r>
    </w:p>
    <w:p w14:paraId="07AB78E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5]</w:t>
      </w:r>
      <w:r w:rsidRPr="0000284E">
        <w:rPr>
          <w:rFonts w:ascii="Times New Roman" w:hAnsi="Times New Roman" w:cs="Times New Roman"/>
          <w:noProof/>
          <w:sz w:val="24"/>
          <w:szCs w:val="24"/>
        </w:rPr>
        <w:tab/>
        <w:t xml:space="preserve">R. Vidu, M. Rahman, M. Mahmoudi, M. Enachescu, T. D. Poteca, and I. Opris, </w:t>
      </w:r>
      <w:r w:rsidRPr="0000284E">
        <w:rPr>
          <w:rFonts w:ascii="Times New Roman" w:hAnsi="Times New Roman" w:cs="Times New Roman"/>
          <w:noProof/>
          <w:sz w:val="24"/>
          <w:szCs w:val="24"/>
        </w:rPr>
        <w:lastRenderedPageBreak/>
        <w:t xml:space="preserve">“Nanostructures: A platform for brain repair and augmentation,” </w:t>
      </w:r>
      <w:r w:rsidRPr="0000284E">
        <w:rPr>
          <w:rFonts w:ascii="Times New Roman" w:hAnsi="Times New Roman" w:cs="Times New Roman"/>
          <w:i/>
          <w:iCs/>
          <w:noProof/>
          <w:sz w:val="24"/>
          <w:szCs w:val="24"/>
        </w:rPr>
        <w:t>Front. Syst. Neurosci.</w:t>
      </w:r>
      <w:r w:rsidRPr="0000284E">
        <w:rPr>
          <w:rFonts w:ascii="Times New Roman" w:hAnsi="Times New Roman" w:cs="Times New Roman"/>
          <w:noProof/>
          <w:sz w:val="24"/>
          <w:szCs w:val="24"/>
        </w:rPr>
        <w:t>, vol. 8, no. JUNE, 2014, doi: 10.3389/fnsys.2014.00091.</w:t>
      </w:r>
    </w:p>
    <w:p w14:paraId="584A655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6]</w:t>
      </w:r>
      <w:r w:rsidRPr="0000284E">
        <w:rPr>
          <w:rFonts w:ascii="Times New Roman" w:hAnsi="Times New Roman" w:cs="Times New Roman"/>
          <w:noProof/>
          <w:sz w:val="24"/>
          <w:szCs w:val="24"/>
        </w:rPr>
        <w:tab/>
        <w:t xml:space="preserve">C. Ziegler, </w:t>
      </w:r>
      <w:r w:rsidRPr="0000284E">
        <w:rPr>
          <w:rFonts w:ascii="Times New Roman" w:hAnsi="Times New Roman" w:cs="Times New Roman"/>
          <w:i/>
          <w:iCs/>
          <w:noProof/>
          <w:sz w:val="24"/>
          <w:szCs w:val="24"/>
        </w:rPr>
        <w:t>Cell-based biosensors</w:t>
      </w:r>
      <w:r w:rsidRPr="0000284E">
        <w:rPr>
          <w:rFonts w:ascii="Times New Roman" w:hAnsi="Times New Roman" w:cs="Times New Roman"/>
          <w:noProof/>
          <w:sz w:val="24"/>
          <w:szCs w:val="24"/>
        </w:rPr>
        <w:t>, vol. 366, no. 6–7. 2000. doi: 10.1007/s002160051550.</w:t>
      </w:r>
    </w:p>
    <w:p w14:paraId="391E037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7]</w:t>
      </w:r>
      <w:r w:rsidRPr="0000284E">
        <w:rPr>
          <w:rFonts w:ascii="Times New Roman" w:hAnsi="Times New Roman" w:cs="Times New Roman"/>
          <w:noProof/>
          <w:sz w:val="24"/>
          <w:szCs w:val="24"/>
        </w:rPr>
        <w:tab/>
        <w:t xml:space="preserve">H. Gergeroglu, S. Yildirim, and M. F. Ebeoglugil, “Nano-carbons in biosensor applications: an overview of carbon nanotubes (CNTs) and fullerenes (C60),” </w:t>
      </w:r>
      <w:r w:rsidRPr="0000284E">
        <w:rPr>
          <w:rFonts w:ascii="Times New Roman" w:hAnsi="Times New Roman" w:cs="Times New Roman"/>
          <w:i/>
          <w:iCs/>
          <w:noProof/>
          <w:sz w:val="24"/>
          <w:szCs w:val="24"/>
        </w:rPr>
        <w:t>SN Appl. Sci.</w:t>
      </w:r>
      <w:r w:rsidRPr="0000284E">
        <w:rPr>
          <w:rFonts w:ascii="Times New Roman" w:hAnsi="Times New Roman" w:cs="Times New Roman"/>
          <w:noProof/>
          <w:sz w:val="24"/>
          <w:szCs w:val="24"/>
        </w:rPr>
        <w:t>, vol. 2, no. 4, pp. 1–22, 2020, doi: 10.1007/s42452-020-2404-1.</w:t>
      </w:r>
    </w:p>
    <w:p w14:paraId="4F77855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8]</w:t>
      </w:r>
      <w:r w:rsidRPr="0000284E">
        <w:rPr>
          <w:rFonts w:ascii="Times New Roman" w:hAnsi="Times New Roman" w:cs="Times New Roman"/>
          <w:noProof/>
          <w:sz w:val="24"/>
          <w:szCs w:val="24"/>
        </w:rPr>
        <w:tab/>
        <w:t xml:space="preserve">S. Same and G. Samee, “Carbon nanotube biosensor for diabetes disease,” </w:t>
      </w:r>
      <w:r w:rsidRPr="0000284E">
        <w:rPr>
          <w:rFonts w:ascii="Times New Roman" w:hAnsi="Times New Roman" w:cs="Times New Roman"/>
          <w:i/>
          <w:iCs/>
          <w:noProof/>
          <w:sz w:val="24"/>
          <w:szCs w:val="24"/>
        </w:rPr>
        <w:t>Crescent J. Med. Biol. Sci.</w:t>
      </w:r>
      <w:r w:rsidRPr="0000284E">
        <w:rPr>
          <w:rFonts w:ascii="Times New Roman" w:hAnsi="Times New Roman" w:cs="Times New Roman"/>
          <w:noProof/>
          <w:sz w:val="24"/>
          <w:szCs w:val="24"/>
        </w:rPr>
        <w:t>, vol. 5, no. 1, pp. 1–6, 2018.</w:t>
      </w:r>
    </w:p>
    <w:p w14:paraId="3742E1F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9]</w:t>
      </w:r>
      <w:r w:rsidRPr="0000284E">
        <w:rPr>
          <w:rFonts w:ascii="Times New Roman" w:hAnsi="Times New Roman" w:cs="Times New Roman"/>
          <w:noProof/>
          <w:sz w:val="24"/>
          <w:szCs w:val="24"/>
        </w:rPr>
        <w:tab/>
        <w:t xml:space="preserve">B. Cardenas-Benitez, I. Djordjevic, S. Hosseini, M. J. Madou, and S. O. Martinez-Chapa, “Review—Covalent Functionalization of Carbon Nanomaterials for Biosensor Applications: An Update,” </w:t>
      </w:r>
      <w:r w:rsidRPr="0000284E">
        <w:rPr>
          <w:rFonts w:ascii="Times New Roman" w:hAnsi="Times New Roman" w:cs="Times New Roman"/>
          <w:i/>
          <w:iCs/>
          <w:noProof/>
          <w:sz w:val="24"/>
          <w:szCs w:val="24"/>
        </w:rPr>
        <w:t>J. Electrochem. Soc.</w:t>
      </w:r>
      <w:r w:rsidRPr="0000284E">
        <w:rPr>
          <w:rFonts w:ascii="Times New Roman" w:hAnsi="Times New Roman" w:cs="Times New Roman"/>
          <w:noProof/>
          <w:sz w:val="24"/>
          <w:szCs w:val="24"/>
        </w:rPr>
        <w:t>, vol. 165, no. 3, pp. B103–B117, 2018, doi: 10.1149/2.0381803jes.</w:t>
      </w:r>
    </w:p>
    <w:p w14:paraId="1BE2F97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0]</w:t>
      </w:r>
      <w:r w:rsidRPr="0000284E">
        <w:rPr>
          <w:rFonts w:ascii="Times New Roman" w:hAnsi="Times New Roman" w:cs="Times New Roman"/>
          <w:noProof/>
          <w:sz w:val="24"/>
          <w:szCs w:val="24"/>
        </w:rPr>
        <w:tab/>
        <w:t xml:space="preserve">Z. Altintas, F. Davis, and F. W. Scheller, “Applications of quantum dots in biosensors and diagnostics,” </w:t>
      </w:r>
      <w:r w:rsidRPr="0000284E">
        <w:rPr>
          <w:rFonts w:ascii="Times New Roman" w:hAnsi="Times New Roman" w:cs="Times New Roman"/>
          <w:i/>
          <w:iCs/>
          <w:noProof/>
          <w:sz w:val="24"/>
          <w:szCs w:val="24"/>
        </w:rPr>
        <w:t>Biosens. Nanotechnol. Appl. Heal. Care Diagnostics</w:t>
      </w:r>
      <w:r w:rsidRPr="0000284E">
        <w:rPr>
          <w:rFonts w:ascii="Times New Roman" w:hAnsi="Times New Roman" w:cs="Times New Roman"/>
          <w:noProof/>
          <w:sz w:val="24"/>
          <w:szCs w:val="24"/>
        </w:rPr>
        <w:t>, pp. 185–199, 2018, doi: 10.1002/9781119065036.ch9.</w:t>
      </w:r>
    </w:p>
    <w:p w14:paraId="6D897AC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1]</w:t>
      </w:r>
      <w:r w:rsidRPr="0000284E">
        <w:rPr>
          <w:rFonts w:ascii="Times New Roman" w:hAnsi="Times New Roman" w:cs="Times New Roman"/>
          <w:noProof/>
          <w:sz w:val="24"/>
          <w:szCs w:val="24"/>
        </w:rPr>
        <w:tab/>
        <w:t xml:space="preserve">A. Hasan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cent advances in application of biosensors in tissue engineering,” </w:t>
      </w:r>
      <w:r w:rsidRPr="0000284E">
        <w:rPr>
          <w:rFonts w:ascii="Times New Roman" w:hAnsi="Times New Roman" w:cs="Times New Roman"/>
          <w:i/>
          <w:iCs/>
          <w:noProof/>
          <w:sz w:val="24"/>
          <w:szCs w:val="24"/>
        </w:rPr>
        <w:t>Biomed Res. Int.</w:t>
      </w:r>
      <w:r w:rsidRPr="0000284E">
        <w:rPr>
          <w:rFonts w:ascii="Times New Roman" w:hAnsi="Times New Roman" w:cs="Times New Roman"/>
          <w:noProof/>
          <w:sz w:val="24"/>
          <w:szCs w:val="24"/>
        </w:rPr>
        <w:t>, vol. 2014, 2014, doi: 10.1155/2014/307519.</w:t>
      </w:r>
    </w:p>
    <w:p w14:paraId="4E37629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rPr>
      </w:pPr>
      <w:r w:rsidRPr="0000284E">
        <w:rPr>
          <w:rFonts w:ascii="Times New Roman" w:hAnsi="Times New Roman" w:cs="Times New Roman"/>
          <w:noProof/>
          <w:sz w:val="24"/>
          <w:szCs w:val="24"/>
        </w:rPr>
        <w:t>[22]</w:t>
      </w:r>
      <w:r w:rsidRPr="0000284E">
        <w:rPr>
          <w:rFonts w:ascii="Times New Roman" w:hAnsi="Times New Roman" w:cs="Times New Roman"/>
          <w:noProof/>
          <w:sz w:val="24"/>
          <w:szCs w:val="24"/>
        </w:rPr>
        <w:tab/>
        <w:t xml:space="preserve">A. Sadana, N. Sadana, and R. Sadana, “Nanobiosensors,” </w:t>
      </w:r>
      <w:r w:rsidRPr="0000284E">
        <w:rPr>
          <w:rFonts w:ascii="Times New Roman" w:hAnsi="Times New Roman" w:cs="Times New Roman"/>
          <w:i/>
          <w:iCs/>
          <w:noProof/>
          <w:sz w:val="24"/>
          <w:szCs w:val="24"/>
        </w:rPr>
        <w:t>A Fractal Anal. Chem. Kinet. with Appl. to Biol. Biosens. Interfaces</w:t>
      </w:r>
      <w:r w:rsidRPr="0000284E">
        <w:rPr>
          <w:rFonts w:ascii="Times New Roman" w:hAnsi="Times New Roman" w:cs="Times New Roman"/>
          <w:noProof/>
          <w:sz w:val="24"/>
          <w:szCs w:val="24"/>
        </w:rPr>
        <w:t>, no. 1989, pp. 69–96, 2018, doi: 10.1016/b978-0-444-63872-4.00004-x.</w:t>
      </w:r>
    </w:p>
    <w:p w14:paraId="081861E3" w14:textId="77777777" w:rsidR="00441852" w:rsidRPr="00230C5E" w:rsidRDefault="00441852"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41852" w:rsidRPr="00230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4E5A3" w14:textId="77777777" w:rsidR="00621621" w:rsidRDefault="00621621" w:rsidP="004D0F94">
      <w:pPr>
        <w:spacing w:after="0" w:line="240" w:lineRule="auto"/>
      </w:pPr>
      <w:r>
        <w:separator/>
      </w:r>
    </w:p>
  </w:endnote>
  <w:endnote w:type="continuationSeparator" w:id="0">
    <w:p w14:paraId="04B14FE5" w14:textId="77777777" w:rsidR="00621621" w:rsidRDefault="00621621" w:rsidP="004D0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BC3EF" w14:textId="77777777" w:rsidR="00621621" w:rsidRDefault="00621621" w:rsidP="004D0F94">
      <w:pPr>
        <w:spacing w:after="0" w:line="240" w:lineRule="auto"/>
      </w:pPr>
      <w:r>
        <w:separator/>
      </w:r>
    </w:p>
  </w:footnote>
  <w:footnote w:type="continuationSeparator" w:id="0">
    <w:p w14:paraId="179A8492" w14:textId="77777777" w:rsidR="00621621" w:rsidRDefault="00621621" w:rsidP="004D0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83A3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341A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99439E"/>
    <w:multiLevelType w:val="hybridMultilevel"/>
    <w:tmpl w:val="AD38EF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E6A7F12"/>
    <w:multiLevelType w:val="hybridMultilevel"/>
    <w:tmpl w:val="04B4AE54"/>
    <w:lvl w:ilvl="0" w:tplc="B56A129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76825"/>
    <w:multiLevelType w:val="hybridMultilevel"/>
    <w:tmpl w:val="C51068F0"/>
    <w:lvl w:ilvl="0" w:tplc="D568B238">
      <w:start w:val="1"/>
      <w:numFmt w:val="decimal"/>
      <w:lvlText w:val="%1."/>
      <w:lvlJc w:val="left"/>
      <w:pPr>
        <w:ind w:left="108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563037C3"/>
    <w:multiLevelType w:val="hybridMultilevel"/>
    <w:tmpl w:val="0366E190"/>
    <w:lvl w:ilvl="0" w:tplc="E63630E4">
      <w:start w:val="2"/>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7BB81921"/>
    <w:multiLevelType w:val="hybridMultilevel"/>
    <w:tmpl w:val="799E0D26"/>
    <w:lvl w:ilvl="0" w:tplc="E63630E4">
      <w:start w:val="2"/>
      <w:numFmt w:val="decimal"/>
      <w:lvlText w:val="%1."/>
      <w:lvlJc w:val="left"/>
      <w:pPr>
        <w:ind w:left="2160" w:hanging="360"/>
      </w:pPr>
      <w:rPr>
        <w:rFonts w:hint="default"/>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16cid:durableId="2059625345">
    <w:abstractNumId w:val="3"/>
  </w:num>
  <w:num w:numId="2" w16cid:durableId="1163593458">
    <w:abstractNumId w:val="1"/>
  </w:num>
  <w:num w:numId="3" w16cid:durableId="715860510">
    <w:abstractNumId w:val="0"/>
  </w:num>
  <w:num w:numId="4" w16cid:durableId="714233865">
    <w:abstractNumId w:val="5"/>
  </w:num>
  <w:num w:numId="5" w16cid:durableId="1336154061">
    <w:abstractNumId w:val="6"/>
  </w:num>
  <w:num w:numId="6" w16cid:durableId="10422772">
    <w:abstractNumId w:val="4"/>
  </w:num>
  <w:num w:numId="7" w16cid:durableId="17169984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BF5"/>
    <w:rsid w:val="0000284E"/>
    <w:rsid w:val="00085BEA"/>
    <w:rsid w:val="0009578F"/>
    <w:rsid w:val="000A0154"/>
    <w:rsid w:val="000A0963"/>
    <w:rsid w:val="000B47DA"/>
    <w:rsid w:val="000C0585"/>
    <w:rsid w:val="000D4FF9"/>
    <w:rsid w:val="00103B2C"/>
    <w:rsid w:val="001C7B13"/>
    <w:rsid w:val="001E2231"/>
    <w:rsid w:val="00230C5E"/>
    <w:rsid w:val="00233DA8"/>
    <w:rsid w:val="002542C0"/>
    <w:rsid w:val="00273E2D"/>
    <w:rsid w:val="00294FF8"/>
    <w:rsid w:val="002D0C27"/>
    <w:rsid w:val="002F3E57"/>
    <w:rsid w:val="00324A08"/>
    <w:rsid w:val="00351AE6"/>
    <w:rsid w:val="0037183A"/>
    <w:rsid w:val="003756A6"/>
    <w:rsid w:val="003767CA"/>
    <w:rsid w:val="003B0896"/>
    <w:rsid w:val="003B3698"/>
    <w:rsid w:val="003C2E0E"/>
    <w:rsid w:val="003E4A2C"/>
    <w:rsid w:val="00405A34"/>
    <w:rsid w:val="004149CC"/>
    <w:rsid w:val="00422AE7"/>
    <w:rsid w:val="00422EDE"/>
    <w:rsid w:val="0042398B"/>
    <w:rsid w:val="00441852"/>
    <w:rsid w:val="004A1BFD"/>
    <w:rsid w:val="004A2092"/>
    <w:rsid w:val="004D0F94"/>
    <w:rsid w:val="004D7999"/>
    <w:rsid w:val="004E001D"/>
    <w:rsid w:val="00506F3F"/>
    <w:rsid w:val="005266C8"/>
    <w:rsid w:val="005426C5"/>
    <w:rsid w:val="00546C73"/>
    <w:rsid w:val="005B2758"/>
    <w:rsid w:val="005E3629"/>
    <w:rsid w:val="00605020"/>
    <w:rsid w:val="00621621"/>
    <w:rsid w:val="007362D9"/>
    <w:rsid w:val="007B7A56"/>
    <w:rsid w:val="007E373A"/>
    <w:rsid w:val="007F5FEB"/>
    <w:rsid w:val="007F777E"/>
    <w:rsid w:val="00816649"/>
    <w:rsid w:val="00821BF8"/>
    <w:rsid w:val="00834F43"/>
    <w:rsid w:val="00857E6B"/>
    <w:rsid w:val="008E42DE"/>
    <w:rsid w:val="00984BF5"/>
    <w:rsid w:val="009D1882"/>
    <w:rsid w:val="009E0986"/>
    <w:rsid w:val="009F49E0"/>
    <w:rsid w:val="00A271F1"/>
    <w:rsid w:val="00A30D85"/>
    <w:rsid w:val="00A7411D"/>
    <w:rsid w:val="00A911A1"/>
    <w:rsid w:val="00AA5B30"/>
    <w:rsid w:val="00AB0D98"/>
    <w:rsid w:val="00AD3EA7"/>
    <w:rsid w:val="00AE1FF5"/>
    <w:rsid w:val="00B05970"/>
    <w:rsid w:val="00B63C78"/>
    <w:rsid w:val="00B72750"/>
    <w:rsid w:val="00BA3F66"/>
    <w:rsid w:val="00BB1B7A"/>
    <w:rsid w:val="00BF0C79"/>
    <w:rsid w:val="00C424EE"/>
    <w:rsid w:val="00C439F1"/>
    <w:rsid w:val="00C76B99"/>
    <w:rsid w:val="00C828C6"/>
    <w:rsid w:val="00C84708"/>
    <w:rsid w:val="00C972B4"/>
    <w:rsid w:val="00CB4D40"/>
    <w:rsid w:val="00CC07DE"/>
    <w:rsid w:val="00CD4EF9"/>
    <w:rsid w:val="00CE3813"/>
    <w:rsid w:val="00D23E05"/>
    <w:rsid w:val="00D26489"/>
    <w:rsid w:val="00D37F07"/>
    <w:rsid w:val="00D73922"/>
    <w:rsid w:val="00D8753C"/>
    <w:rsid w:val="00D93F2B"/>
    <w:rsid w:val="00DB3D7E"/>
    <w:rsid w:val="00DD20E0"/>
    <w:rsid w:val="00DE16B3"/>
    <w:rsid w:val="00DE67CF"/>
    <w:rsid w:val="00DF3827"/>
    <w:rsid w:val="00DF3BCC"/>
    <w:rsid w:val="00E36F51"/>
    <w:rsid w:val="00E535D7"/>
    <w:rsid w:val="00E57D1F"/>
    <w:rsid w:val="00E774FA"/>
    <w:rsid w:val="00EE4BF8"/>
    <w:rsid w:val="00F03CDF"/>
    <w:rsid w:val="00F95BE0"/>
    <w:rsid w:val="00FB010C"/>
    <w:rsid w:val="00FD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630496"/>
  <w15:chartTrackingRefBased/>
  <w15:docId w15:val="{4E4A05F1-57EF-4B55-9AAD-AA213B002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4BF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34F43"/>
    <w:pPr>
      <w:ind w:left="720"/>
      <w:contextualSpacing/>
    </w:pPr>
  </w:style>
  <w:style w:type="paragraph" w:styleId="Header">
    <w:name w:val="header"/>
    <w:basedOn w:val="Normal"/>
    <w:link w:val="HeaderChar"/>
    <w:uiPriority w:val="99"/>
    <w:unhideWhenUsed/>
    <w:rsid w:val="004D0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F94"/>
  </w:style>
  <w:style w:type="paragraph" w:styleId="Footer">
    <w:name w:val="footer"/>
    <w:basedOn w:val="Normal"/>
    <w:link w:val="FooterChar"/>
    <w:uiPriority w:val="99"/>
    <w:unhideWhenUsed/>
    <w:rsid w:val="004D0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F94"/>
  </w:style>
  <w:style w:type="character" w:styleId="Hyperlink">
    <w:name w:val="Hyperlink"/>
    <w:basedOn w:val="DefaultParagraphFont"/>
    <w:uiPriority w:val="99"/>
    <w:semiHidden/>
    <w:unhideWhenUsed/>
    <w:rsid w:val="00F95BE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96971">
      <w:bodyDiv w:val="1"/>
      <w:marLeft w:val="0"/>
      <w:marRight w:val="0"/>
      <w:marTop w:val="0"/>
      <w:marBottom w:val="0"/>
      <w:divBdr>
        <w:top w:val="none" w:sz="0" w:space="0" w:color="auto"/>
        <w:left w:val="none" w:sz="0" w:space="0" w:color="auto"/>
        <w:bottom w:val="none" w:sz="0" w:space="0" w:color="auto"/>
        <w:right w:val="none" w:sz="0" w:space="0" w:color="auto"/>
      </w:divBdr>
    </w:div>
    <w:div w:id="113865276">
      <w:bodyDiv w:val="1"/>
      <w:marLeft w:val="0"/>
      <w:marRight w:val="0"/>
      <w:marTop w:val="0"/>
      <w:marBottom w:val="0"/>
      <w:divBdr>
        <w:top w:val="none" w:sz="0" w:space="0" w:color="auto"/>
        <w:left w:val="none" w:sz="0" w:space="0" w:color="auto"/>
        <w:bottom w:val="none" w:sz="0" w:space="0" w:color="auto"/>
        <w:right w:val="none" w:sz="0" w:space="0" w:color="auto"/>
      </w:divBdr>
      <w:divsChild>
        <w:div w:id="450560691">
          <w:marLeft w:val="0"/>
          <w:marRight w:val="0"/>
          <w:marTop w:val="0"/>
          <w:marBottom w:val="0"/>
          <w:divBdr>
            <w:top w:val="none" w:sz="0" w:space="0" w:color="auto"/>
            <w:left w:val="none" w:sz="0" w:space="0" w:color="auto"/>
            <w:bottom w:val="none" w:sz="0" w:space="0" w:color="auto"/>
            <w:right w:val="none" w:sz="0" w:space="0" w:color="auto"/>
          </w:divBdr>
          <w:divsChild>
            <w:div w:id="231088888">
              <w:marLeft w:val="0"/>
              <w:marRight w:val="0"/>
              <w:marTop w:val="0"/>
              <w:marBottom w:val="0"/>
              <w:divBdr>
                <w:top w:val="none" w:sz="0" w:space="0" w:color="auto"/>
                <w:left w:val="none" w:sz="0" w:space="0" w:color="auto"/>
                <w:bottom w:val="none" w:sz="0" w:space="0" w:color="auto"/>
                <w:right w:val="none" w:sz="0" w:space="0" w:color="auto"/>
              </w:divBdr>
              <w:divsChild>
                <w:div w:id="728843379">
                  <w:marLeft w:val="0"/>
                  <w:marRight w:val="0"/>
                  <w:marTop w:val="0"/>
                  <w:marBottom w:val="0"/>
                  <w:divBdr>
                    <w:top w:val="none" w:sz="0" w:space="0" w:color="auto"/>
                    <w:left w:val="none" w:sz="0" w:space="0" w:color="auto"/>
                    <w:bottom w:val="none" w:sz="0" w:space="0" w:color="auto"/>
                    <w:right w:val="none" w:sz="0" w:space="0" w:color="auto"/>
                  </w:divBdr>
                  <w:divsChild>
                    <w:div w:id="2136556446">
                      <w:marLeft w:val="300"/>
                      <w:marRight w:val="0"/>
                      <w:marTop w:val="0"/>
                      <w:marBottom w:val="0"/>
                      <w:divBdr>
                        <w:top w:val="none" w:sz="0" w:space="0" w:color="auto"/>
                        <w:left w:val="none" w:sz="0" w:space="0" w:color="auto"/>
                        <w:bottom w:val="none" w:sz="0" w:space="0" w:color="auto"/>
                        <w:right w:val="none" w:sz="0" w:space="0" w:color="auto"/>
                      </w:divBdr>
                      <w:divsChild>
                        <w:div w:id="1388187799">
                          <w:marLeft w:val="-300"/>
                          <w:marRight w:val="0"/>
                          <w:marTop w:val="0"/>
                          <w:marBottom w:val="0"/>
                          <w:divBdr>
                            <w:top w:val="none" w:sz="0" w:space="0" w:color="auto"/>
                            <w:left w:val="none" w:sz="0" w:space="0" w:color="auto"/>
                            <w:bottom w:val="none" w:sz="0" w:space="0" w:color="auto"/>
                            <w:right w:val="none" w:sz="0" w:space="0" w:color="auto"/>
                          </w:divBdr>
                          <w:divsChild>
                            <w:div w:id="1869489026">
                              <w:marLeft w:val="0"/>
                              <w:marRight w:val="0"/>
                              <w:marTop w:val="0"/>
                              <w:marBottom w:val="0"/>
                              <w:divBdr>
                                <w:top w:val="none" w:sz="0" w:space="0" w:color="auto"/>
                                <w:left w:val="none" w:sz="0" w:space="0" w:color="auto"/>
                                <w:bottom w:val="none" w:sz="0" w:space="0" w:color="auto"/>
                                <w:right w:val="none" w:sz="0" w:space="0" w:color="auto"/>
                              </w:divBdr>
                              <w:divsChild>
                                <w:div w:id="5762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047818">
      <w:bodyDiv w:val="1"/>
      <w:marLeft w:val="0"/>
      <w:marRight w:val="0"/>
      <w:marTop w:val="0"/>
      <w:marBottom w:val="0"/>
      <w:divBdr>
        <w:top w:val="none" w:sz="0" w:space="0" w:color="auto"/>
        <w:left w:val="none" w:sz="0" w:space="0" w:color="auto"/>
        <w:bottom w:val="none" w:sz="0" w:space="0" w:color="auto"/>
        <w:right w:val="none" w:sz="0" w:space="0" w:color="auto"/>
      </w:divBdr>
    </w:div>
    <w:div w:id="450175020">
      <w:bodyDiv w:val="1"/>
      <w:marLeft w:val="0"/>
      <w:marRight w:val="0"/>
      <w:marTop w:val="0"/>
      <w:marBottom w:val="0"/>
      <w:divBdr>
        <w:top w:val="none" w:sz="0" w:space="0" w:color="auto"/>
        <w:left w:val="none" w:sz="0" w:space="0" w:color="auto"/>
        <w:bottom w:val="none" w:sz="0" w:space="0" w:color="auto"/>
        <w:right w:val="none" w:sz="0" w:space="0" w:color="auto"/>
      </w:divBdr>
    </w:div>
    <w:div w:id="742993948">
      <w:bodyDiv w:val="1"/>
      <w:marLeft w:val="0"/>
      <w:marRight w:val="0"/>
      <w:marTop w:val="0"/>
      <w:marBottom w:val="0"/>
      <w:divBdr>
        <w:top w:val="none" w:sz="0" w:space="0" w:color="auto"/>
        <w:left w:val="none" w:sz="0" w:space="0" w:color="auto"/>
        <w:bottom w:val="none" w:sz="0" w:space="0" w:color="auto"/>
        <w:right w:val="none" w:sz="0" w:space="0" w:color="auto"/>
      </w:divBdr>
    </w:div>
    <w:div w:id="795682385">
      <w:bodyDiv w:val="1"/>
      <w:marLeft w:val="0"/>
      <w:marRight w:val="0"/>
      <w:marTop w:val="0"/>
      <w:marBottom w:val="0"/>
      <w:divBdr>
        <w:top w:val="none" w:sz="0" w:space="0" w:color="auto"/>
        <w:left w:val="none" w:sz="0" w:space="0" w:color="auto"/>
        <w:bottom w:val="none" w:sz="0" w:space="0" w:color="auto"/>
        <w:right w:val="none" w:sz="0" w:space="0" w:color="auto"/>
      </w:divBdr>
    </w:div>
    <w:div w:id="1031953705">
      <w:bodyDiv w:val="1"/>
      <w:marLeft w:val="0"/>
      <w:marRight w:val="0"/>
      <w:marTop w:val="0"/>
      <w:marBottom w:val="0"/>
      <w:divBdr>
        <w:top w:val="none" w:sz="0" w:space="0" w:color="auto"/>
        <w:left w:val="none" w:sz="0" w:space="0" w:color="auto"/>
        <w:bottom w:val="none" w:sz="0" w:space="0" w:color="auto"/>
        <w:right w:val="none" w:sz="0" w:space="0" w:color="auto"/>
      </w:divBdr>
    </w:div>
    <w:div w:id="1305162905">
      <w:bodyDiv w:val="1"/>
      <w:marLeft w:val="0"/>
      <w:marRight w:val="0"/>
      <w:marTop w:val="0"/>
      <w:marBottom w:val="0"/>
      <w:divBdr>
        <w:top w:val="none" w:sz="0" w:space="0" w:color="auto"/>
        <w:left w:val="none" w:sz="0" w:space="0" w:color="auto"/>
        <w:bottom w:val="none" w:sz="0" w:space="0" w:color="auto"/>
        <w:right w:val="none" w:sz="0" w:space="0" w:color="auto"/>
      </w:divBdr>
    </w:div>
    <w:div w:id="152640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hyperlink" Target="https://onlinelibrary.wiley.com/doi/full/10.1002/mds3.1015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microsoft.com/office/2017/06/relationships/model3d" Target="media/model3d1.glb"/><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BFB427-F6CF-4510-ABA4-DE167A978996}" type="doc">
      <dgm:prSet loTypeId="urn:microsoft.com/office/officeart/2005/8/layout/arrow3" loCatId="relationship" qsTypeId="urn:microsoft.com/office/officeart/2005/8/quickstyle/simple1" qsCatId="simple" csTypeId="urn:microsoft.com/office/officeart/2005/8/colors/colorful4" csCatId="colorful" phldr="1"/>
      <dgm:spPr/>
      <dgm:t>
        <a:bodyPr/>
        <a:lstStyle/>
        <a:p>
          <a:endParaRPr lang="en-US"/>
        </a:p>
      </dgm:t>
    </dgm:pt>
    <dgm:pt modelId="{A144A962-6C33-460E-9A62-410FAD8560C4}">
      <dgm:prSet phldrT="[Text]" custT="1"/>
      <dgm:spPr/>
      <dgm:t>
        <a:bodyPr/>
        <a:lstStyle/>
        <a:p>
          <a:r>
            <a:rPr lang="en-US" sz="900"/>
            <a:t>Frequency and energy </a:t>
          </a:r>
        </a:p>
      </dgm:t>
    </dgm:pt>
    <dgm:pt modelId="{86C1028E-798D-42F7-A7AD-73F397E957F8}" type="parTrans" cxnId="{F8285DCD-CBCE-41C8-961C-8CAB6A7F22AE}">
      <dgm:prSet/>
      <dgm:spPr/>
      <dgm:t>
        <a:bodyPr/>
        <a:lstStyle/>
        <a:p>
          <a:endParaRPr lang="en-US"/>
        </a:p>
      </dgm:t>
    </dgm:pt>
    <dgm:pt modelId="{A122FF64-6DD8-4BAB-98D9-4A560938C246}" type="sibTrans" cxnId="{F8285DCD-CBCE-41C8-961C-8CAB6A7F22AE}">
      <dgm:prSet/>
      <dgm:spPr/>
      <dgm:t>
        <a:bodyPr/>
        <a:lstStyle/>
        <a:p>
          <a:endParaRPr lang="en-US"/>
        </a:p>
      </dgm:t>
    </dgm:pt>
    <dgm:pt modelId="{0115AF8A-8798-4DFB-A3B9-345F5342A9ED}">
      <dgm:prSet phldrT="[Text]" custT="1"/>
      <dgm:spPr/>
      <dgm:t>
        <a:bodyPr/>
        <a:lstStyle/>
        <a:p>
          <a:r>
            <a:rPr lang="en-US" sz="900"/>
            <a:t>size and wavelength </a:t>
          </a:r>
        </a:p>
      </dgm:t>
    </dgm:pt>
    <dgm:pt modelId="{57F79CA0-EA8B-4544-9399-381896F5223B}" type="parTrans" cxnId="{1EEABF12-BFB1-40B8-BD42-62D662132181}">
      <dgm:prSet/>
      <dgm:spPr/>
      <dgm:t>
        <a:bodyPr/>
        <a:lstStyle/>
        <a:p>
          <a:endParaRPr lang="en-US"/>
        </a:p>
      </dgm:t>
    </dgm:pt>
    <dgm:pt modelId="{4AF52FB3-E2BE-469A-A656-F0C2A945CA25}" type="sibTrans" cxnId="{1EEABF12-BFB1-40B8-BD42-62D662132181}">
      <dgm:prSet/>
      <dgm:spPr/>
      <dgm:t>
        <a:bodyPr/>
        <a:lstStyle/>
        <a:p>
          <a:endParaRPr lang="en-US"/>
        </a:p>
      </dgm:t>
    </dgm:pt>
    <dgm:pt modelId="{00AE6E76-2F31-49DD-A499-64E07746DDB3}" type="pres">
      <dgm:prSet presAssocID="{E9BFB427-F6CF-4510-ABA4-DE167A978996}" presName="compositeShape" presStyleCnt="0">
        <dgm:presLayoutVars>
          <dgm:chMax val="2"/>
          <dgm:dir/>
          <dgm:resizeHandles val="exact"/>
        </dgm:presLayoutVars>
      </dgm:prSet>
      <dgm:spPr/>
    </dgm:pt>
    <dgm:pt modelId="{A60A4A09-AC37-4A68-905C-4FEE73E54295}" type="pres">
      <dgm:prSet presAssocID="{E9BFB427-F6CF-4510-ABA4-DE167A978996}" presName="divider" presStyleLbl="fgShp" presStyleIdx="0" presStyleCnt="1" custScaleX="73710"/>
      <dgm:spPr/>
    </dgm:pt>
    <dgm:pt modelId="{7AD821FC-BBA1-4117-9AB4-D343F197C19A}" type="pres">
      <dgm:prSet presAssocID="{A144A962-6C33-460E-9A62-410FAD8560C4}" presName="downArrow" presStyleLbl="node1" presStyleIdx="0" presStyleCnt="2" custScaleX="63102" custScaleY="89286"/>
      <dgm:spPr/>
    </dgm:pt>
    <dgm:pt modelId="{22132DFB-3465-4E1E-B90A-E7215639FD01}" type="pres">
      <dgm:prSet presAssocID="{A144A962-6C33-460E-9A62-410FAD8560C4}" presName="downArrowText" presStyleLbl="revTx" presStyleIdx="0" presStyleCnt="2" custScaleX="116974" custScaleY="44728">
        <dgm:presLayoutVars>
          <dgm:bulletEnabled val="1"/>
        </dgm:presLayoutVars>
      </dgm:prSet>
      <dgm:spPr/>
    </dgm:pt>
    <dgm:pt modelId="{BCAA119C-963B-44AF-B325-E47AEA2D9DB6}" type="pres">
      <dgm:prSet presAssocID="{0115AF8A-8798-4DFB-A3B9-345F5342A9ED}" presName="upArrow" presStyleLbl="node1" presStyleIdx="1" presStyleCnt="2" custScaleX="57269" custScaleY="89286"/>
      <dgm:spPr/>
    </dgm:pt>
    <dgm:pt modelId="{50F5C185-E414-4D91-91DD-2E8B71CFEAB4}" type="pres">
      <dgm:prSet presAssocID="{0115AF8A-8798-4DFB-A3B9-345F5342A9ED}" presName="upArrowText" presStyleLbl="revTx" presStyleIdx="1" presStyleCnt="2" custScaleX="100995" custScaleY="68207">
        <dgm:presLayoutVars>
          <dgm:bulletEnabled val="1"/>
        </dgm:presLayoutVars>
      </dgm:prSet>
      <dgm:spPr/>
    </dgm:pt>
  </dgm:ptLst>
  <dgm:cxnLst>
    <dgm:cxn modelId="{1EEABF12-BFB1-40B8-BD42-62D662132181}" srcId="{E9BFB427-F6CF-4510-ABA4-DE167A978996}" destId="{0115AF8A-8798-4DFB-A3B9-345F5342A9ED}" srcOrd="1" destOrd="0" parTransId="{57F79CA0-EA8B-4544-9399-381896F5223B}" sibTransId="{4AF52FB3-E2BE-469A-A656-F0C2A945CA25}"/>
    <dgm:cxn modelId="{000F9D4A-FAFB-4133-BEF0-7DB8C0A76C26}" type="presOf" srcId="{E9BFB427-F6CF-4510-ABA4-DE167A978996}" destId="{00AE6E76-2F31-49DD-A499-64E07746DDB3}" srcOrd="0" destOrd="0" presId="urn:microsoft.com/office/officeart/2005/8/layout/arrow3"/>
    <dgm:cxn modelId="{DA9E217B-24A6-4F5C-9A75-D76B9CBE80FA}" type="presOf" srcId="{0115AF8A-8798-4DFB-A3B9-345F5342A9ED}" destId="{50F5C185-E414-4D91-91DD-2E8B71CFEAB4}" srcOrd="0" destOrd="0" presId="urn:microsoft.com/office/officeart/2005/8/layout/arrow3"/>
    <dgm:cxn modelId="{DA5DC9BC-6B1E-486D-95F4-99C9B14BE31A}" type="presOf" srcId="{A144A962-6C33-460E-9A62-410FAD8560C4}" destId="{22132DFB-3465-4E1E-B90A-E7215639FD01}" srcOrd="0" destOrd="0" presId="urn:microsoft.com/office/officeart/2005/8/layout/arrow3"/>
    <dgm:cxn modelId="{F8285DCD-CBCE-41C8-961C-8CAB6A7F22AE}" srcId="{E9BFB427-F6CF-4510-ABA4-DE167A978996}" destId="{A144A962-6C33-460E-9A62-410FAD8560C4}" srcOrd="0" destOrd="0" parTransId="{86C1028E-798D-42F7-A7AD-73F397E957F8}" sibTransId="{A122FF64-6DD8-4BAB-98D9-4A560938C246}"/>
    <dgm:cxn modelId="{99BE97EE-83D3-41E6-861B-F89A0536C089}" type="presParOf" srcId="{00AE6E76-2F31-49DD-A499-64E07746DDB3}" destId="{A60A4A09-AC37-4A68-905C-4FEE73E54295}" srcOrd="0" destOrd="0" presId="urn:microsoft.com/office/officeart/2005/8/layout/arrow3"/>
    <dgm:cxn modelId="{12D016A3-43DD-489B-A376-1027DEFE0F5F}" type="presParOf" srcId="{00AE6E76-2F31-49DD-A499-64E07746DDB3}" destId="{7AD821FC-BBA1-4117-9AB4-D343F197C19A}" srcOrd="1" destOrd="0" presId="urn:microsoft.com/office/officeart/2005/8/layout/arrow3"/>
    <dgm:cxn modelId="{D0CC8CA9-2075-44DE-B37B-3330334363E7}" type="presParOf" srcId="{00AE6E76-2F31-49DD-A499-64E07746DDB3}" destId="{22132DFB-3465-4E1E-B90A-E7215639FD01}" srcOrd="2" destOrd="0" presId="urn:microsoft.com/office/officeart/2005/8/layout/arrow3"/>
    <dgm:cxn modelId="{18FC502A-CB6F-4D06-944B-7653E4F66EC2}" type="presParOf" srcId="{00AE6E76-2F31-49DD-A499-64E07746DDB3}" destId="{BCAA119C-963B-44AF-B325-E47AEA2D9DB6}" srcOrd="3" destOrd="0" presId="urn:microsoft.com/office/officeart/2005/8/layout/arrow3"/>
    <dgm:cxn modelId="{A4878239-955F-424B-AD72-147D8FCEDFAA}" type="presParOf" srcId="{00AE6E76-2F31-49DD-A499-64E07746DDB3}" destId="{50F5C185-E414-4D91-91DD-2E8B71CFEAB4}" srcOrd="4" destOrd="0" presId="urn:microsoft.com/office/officeart/2005/8/layout/arrow3"/>
  </dgm:cxnLst>
  <dgm:bg/>
  <dgm:whole>
    <a:ln w="19050">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0A4A09-AC37-4A68-905C-4FEE73E54295}">
      <dsp:nvSpPr>
        <dsp:cNvPr id="0" name=""/>
        <dsp:cNvSpPr/>
      </dsp:nvSpPr>
      <dsp:spPr>
        <a:xfrm rot="21300000">
          <a:off x="456110" y="727463"/>
          <a:ext cx="2440579" cy="459598"/>
        </a:xfrm>
        <a:prstGeom prst="mathMinus">
          <a:avLst/>
        </a:prstGeom>
        <a:solidFill>
          <a:schemeClr val="accent4">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AD821FC-BBA1-4117-9AB4-D343F197C19A}">
      <dsp:nvSpPr>
        <dsp:cNvPr id="0" name=""/>
        <dsp:cNvSpPr/>
      </dsp:nvSpPr>
      <dsp:spPr>
        <a:xfrm>
          <a:off x="587903" y="136750"/>
          <a:ext cx="634705" cy="683761"/>
        </a:xfrm>
        <a:prstGeom prst="downArrow">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2132DFB-3465-4E1E-B90A-E7215639FD01}">
      <dsp:nvSpPr>
        <dsp:cNvPr id="0" name=""/>
        <dsp:cNvSpPr/>
      </dsp:nvSpPr>
      <dsp:spPr>
        <a:xfrm>
          <a:off x="1685927" y="222221"/>
          <a:ext cx="1255009" cy="3596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Frequency and energy </a:t>
          </a:r>
        </a:p>
      </dsp:txBody>
      <dsp:txXfrm>
        <a:off x="1685927" y="222221"/>
        <a:ext cx="1255009" cy="359658"/>
      </dsp:txXfrm>
    </dsp:sp>
    <dsp:sp modelId="{BCAA119C-963B-44AF-B325-E47AEA2D9DB6}">
      <dsp:nvSpPr>
        <dsp:cNvPr id="0" name=""/>
        <dsp:cNvSpPr/>
      </dsp:nvSpPr>
      <dsp:spPr>
        <a:xfrm>
          <a:off x="2159526" y="1094013"/>
          <a:ext cx="576034" cy="683761"/>
        </a:xfrm>
        <a:prstGeom prst="upArrow">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F5C185-E414-4D91-91DD-2E8B71CFEAB4}">
      <dsp:nvSpPr>
        <dsp:cNvPr id="0" name=""/>
        <dsp:cNvSpPr/>
      </dsp:nvSpPr>
      <dsp:spPr>
        <a:xfrm>
          <a:off x="497582" y="1238248"/>
          <a:ext cx="1083571" cy="5484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ize and wavelength </a:t>
          </a:r>
        </a:p>
      </dsp:txBody>
      <dsp:txXfrm>
        <a:off x="497582" y="1238248"/>
        <a:ext cx="1083571" cy="548452"/>
      </dsp:txXfrm>
    </dsp:sp>
  </dsp:spTree>
</dsp:drawing>
</file>

<file path=word/diagrams/layout1.xml><?xml version="1.0" encoding="utf-8"?>
<dgm:layoutDef xmlns:dgm="http://schemas.openxmlformats.org/drawingml/2006/diagram" xmlns:a="http://schemas.openxmlformats.org/drawingml/2006/main" uniqueId="urn:microsoft.com/office/officeart/2005/8/layout/arrow3">
  <dgm:title val=""/>
  <dgm:desc val=""/>
  <dgm:catLst>
    <dgm:cat type="relationship" pri="5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none"/>
      <dgm:param type="vertAlign" val="none"/>
    </dgm:alg>
    <dgm:shape xmlns:r="http://schemas.openxmlformats.org/officeDocument/2006/relationships" r:blip="">
      <dgm:adjLst/>
    </dgm:shape>
    <dgm:presOf/>
    <dgm:choose name="Name0">
      <dgm:if name="Name1" func="var" arg="dir" op="equ" val="norm">
        <dgm:choose name="Name2">
          <dgm:if name="Name3"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l" for="ch" forName="downArrow" refType="w" fact="0.1"/>
              <dgm:constr type="t" for="ch" forName="downArrow" refType="h" fact="0.05"/>
              <dgm:constr type="lOff" for="ch" forName="downArrow" refType="w" fact="0.02"/>
              <dgm:constr type="w" for="ch" forName="downArrowText" refType="w" fact="0.32"/>
              <dgm:constr type="h" for="ch" forName="downArrowText" refType="h" fact="0.42"/>
              <dgm:constr type="t" for="ch" forName="downArrowText"/>
              <dgm:constr type="r" for="ch" forName="downArrowText" refType="w" fact="0.85"/>
              <dgm:constr type="w" for="ch" forName="upArrow" refType="w" fact="0.3"/>
              <dgm:constr type="h" for="ch" forName="upArrow" refType="h" fact="0.4"/>
              <dgm:constr type="b" for="ch" forName="upArrow" refType="h" fact="0.95"/>
              <dgm:constr type="r" for="ch" forName="upArrow" refType="w" fact="0.9"/>
              <dgm:constr type="rOff" for="ch" forName="upArrow" refType="w" fact="-0.02"/>
              <dgm:constr type="w" for="ch" forName="upArrowText" refType="w" fact="0.32"/>
              <dgm:constr type="h" for="ch" forName="upArrowText" refType="h" fact="0.42"/>
              <dgm:constr type="b" for="ch" forName="upArrowText" refType="h"/>
              <dgm:constr type="l" for="ch" forName="upArrowText" refType="w" fact="0.15"/>
              <dgm:constr type="primFontSz" for="ch" ptType="node" op="equ" val="65"/>
            </dgm:constrLst>
          </dgm:if>
          <dgm:else name="Name4">
            <dgm:constrLst>
              <dgm:constr type="w" for="ch" forName="downArrow" refType="w" fact="0.4"/>
              <dgm:constr type="h" for="ch" forName="downArrow" refType="h" fact="0.8"/>
              <dgm:constr type="l" for="ch" forName="downArrow" refType="w" fact="0.02"/>
              <dgm:constr type="t" for="ch" forName="downArrow" refType="h" fact="0.05"/>
              <dgm:constr type="lOff" for="ch" forName="downArrow" refType="w" fact="0.02"/>
              <dgm:constr type="w" for="ch" forName="downArrowText" refType="w" fact="0.5"/>
              <dgm:constr type="h" for="ch" forName="downArrowText" refType="h"/>
              <dgm:constr type="t" for="ch" forName="downArrowText"/>
              <dgm:constr type="r" for="ch" forName="downArrowText" refType="w"/>
              <dgm:constr type="primFontSz" for="ch" ptType="node" op="equ" val="65"/>
            </dgm:constrLst>
          </dgm:else>
        </dgm:choose>
      </dgm:if>
      <dgm:else name="Name5">
        <dgm:choose name="Name6">
          <dgm:if name="Name7"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r" for="ch" forName="downArrow" refType="w" fact="0.9"/>
              <dgm:constr type="t" for="ch" forName="downArrow" refType="h" fact="0.05"/>
              <dgm:constr type="rOff" for="ch" forName="downArrow" refType="w" fact="-0.02"/>
              <dgm:constr type="w" for="ch" forName="downArrowText" refType="w" fact="0.32"/>
              <dgm:constr type="h" for="ch" forName="downArrowText" refType="h" fact="0.42"/>
              <dgm:constr type="t" for="ch" forName="downArrowText"/>
              <dgm:constr type="l" for="ch" forName="downArrowText" refType="w" fact="0.15"/>
              <dgm:constr type="w" for="ch" forName="upArrow" refType="w" fact="0.3"/>
              <dgm:constr type="h" for="ch" forName="upArrow" refType="h" fact="0.4"/>
              <dgm:constr type="b" for="ch" forName="upArrow" refType="h" fact="0.95"/>
              <dgm:constr type="l" for="ch" forName="upArrow" refType="w" fact="0.1"/>
              <dgm:constr type="lOff" for="ch" forName="upArrow" refType="w" fact="0.02"/>
              <dgm:constr type="w" for="ch" forName="upArrowText" refType="w" fact="0.32"/>
              <dgm:constr type="h" for="ch" forName="upArrowText" refType="h" fact="0.42"/>
              <dgm:constr type="b" for="ch" forName="upArrowText" refType="h"/>
              <dgm:constr type="r" for="ch" forName="upArrowText" refType="w" fact="0.85"/>
              <dgm:constr type="primFontSz" for="ch" ptType="node" op="equ" val="65"/>
            </dgm:constrLst>
          </dgm:if>
          <dgm:else name="Name8">
            <dgm:constrLst>
              <dgm:constr type="w" for="ch" forName="downArrow" refType="w" fact="0.4"/>
              <dgm:constr type="h" for="ch" forName="downArrow" refType="h" fact="0.8"/>
              <dgm:constr type="r" for="ch" forName="downArrow" refType="w" fact="0.98"/>
              <dgm:constr type="t" for="ch" forName="downArrow" refType="h" fact="0.05"/>
              <dgm:constr type="rOff" for="ch" forName="downArrow" refType="w" fact="-0.02"/>
              <dgm:constr type="w" for="ch" forName="downArrowText" refType="w" fact="0.5"/>
              <dgm:constr type="h" for="ch" forName="downArrowText" refType="h"/>
              <dgm:constr type="t" for="ch" forName="downArrowText"/>
              <dgm:constr type="l" for="ch" forName="downArrowText"/>
              <dgm:constr type="primFontSz" for="ch" ptType="node" op="equ" val="65"/>
            </dgm:constrLst>
          </dgm:else>
        </dgm:choose>
      </dgm:else>
    </dgm:choose>
    <dgm:ruleLst/>
    <dgm:choose name="Name9">
      <dgm:if name="Name10" axis="ch" ptType="node" func="cnt" op="gte" val="2">
        <dgm:layoutNode name="divider" styleLbl="fgShp">
          <dgm:alg type="sp"/>
          <dgm:choose name="Name11">
            <dgm:if name="Name12" func="var" arg="dir" op="equ" val="norm">
              <dgm:shape xmlns:r="http://schemas.openxmlformats.org/officeDocument/2006/relationships" rot="-5" type="mathMinus" r:blip="">
                <dgm:adjLst/>
              </dgm:shape>
            </dgm:if>
            <dgm:else name="Name13">
              <dgm:shape xmlns:r="http://schemas.openxmlformats.org/officeDocument/2006/relationships" rot="5" type="mathMinus" r:blip="">
                <dgm:adjLst/>
              </dgm:shape>
            </dgm:else>
          </dgm:choose>
          <dgm:presOf/>
          <dgm:constrLst/>
          <dgm:ruleLst/>
        </dgm:layoutNode>
      </dgm:if>
      <dgm:else name="Name14"/>
    </dgm:choose>
    <dgm:forEach name="Name15" axis="ch" ptType="node"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forEach name="Name16" axis="ch" ptType="node" st="2" cnt="1">
      <dgm:layoutNode name="upArrow" styleLbl="node1">
        <dgm:alg type="sp"/>
        <dgm:shape xmlns:r="http://schemas.openxmlformats.org/officeDocument/2006/relationships" type="upArrow" r:blip="">
          <dgm:adjLst/>
        </dgm:shape>
        <dgm:presOf/>
        <dgm:constrLst/>
        <dgm:ruleLst/>
      </dgm:layoutNode>
      <dgm:layoutNode name="up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CF60C-353B-4327-9AA8-0829F2B0E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3</Pages>
  <Words>15310</Words>
  <Characters>87269</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GNKC TEMP200</cp:lastModifiedBy>
  <cp:revision>11</cp:revision>
  <cp:lastPrinted>2022-08-01T10:25:00Z</cp:lastPrinted>
  <dcterms:created xsi:type="dcterms:W3CDTF">2022-08-01T10:25:00Z</dcterms:created>
  <dcterms:modified xsi:type="dcterms:W3CDTF">2022-09-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a43dabc-d176-31a2-86a8-150364f87f6c</vt:lpwstr>
  </property>
</Properties>
</file>